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A0E86">
        <w:rPr>
          <w:rFonts w:ascii="Times New Roman" w:hAnsi="Times New Roman" w:cs="Times New Roman"/>
          <w:sz w:val="24"/>
          <w:szCs w:val="24"/>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25A5D21A"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D82FD5" w:rsidRPr="00D82FD5">
        <w:rPr>
          <w:rFonts w:ascii="Times New Roman" w:hAnsi="Times New Roman" w:cs="Times New Roman"/>
          <w:sz w:val="24"/>
          <w:szCs w:val="24"/>
          <w:lang w:val="en-US"/>
        </w:rPr>
        <w:t>(‘Dublin Bus’, 2024)</w:t>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w:t>
      </w:r>
      <w:r w:rsidR="00AF775F" w:rsidRPr="00AF775F">
        <w:rPr>
          <w:rFonts w:ascii="Times New Roman" w:hAnsi="Times New Roman" w:cs="Times New Roman"/>
          <w:sz w:val="24"/>
          <w:szCs w:val="24"/>
          <w:lang w:val="en-US"/>
        </w:rPr>
        <w:lastRenderedPageBreak/>
        <w:t>time, transfer time and the normal trip duration and also by causing schedule 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7688ABE9"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ED38BF">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7688ABE9"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ED38BF">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3ECC3528"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 xml:space="preserve">Research </w:t>
      </w:r>
      <w:r w:rsidR="00AE1FAB">
        <w:rPr>
          <w:rFonts w:ascii="Times New Roman" w:hAnsi="Times New Roman" w:cs="Times New Roman"/>
          <w:b/>
          <w:bCs/>
          <w:sz w:val="24"/>
          <w:szCs w:val="24"/>
          <w:lang w:val="en-US"/>
        </w:rPr>
        <w:t>H</w:t>
      </w:r>
      <w:r w:rsidRPr="00895E37">
        <w:rPr>
          <w:rFonts w:ascii="Times New Roman" w:hAnsi="Times New Roman" w:cs="Times New Roman"/>
          <w:b/>
          <w:bCs/>
          <w:sz w:val="24"/>
          <w:szCs w:val="24"/>
          <w:lang w:val="en-US"/>
        </w:rPr>
        <w:t>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5729FDD3" w14:textId="257A205A" w:rsidR="00AE1FAB" w:rsidRPr="00AE1FAB" w:rsidRDefault="00AE1FAB" w:rsidP="00AE1FAB">
      <w:pPr>
        <w:pStyle w:val="ListParagraph"/>
        <w:numPr>
          <w:ilvl w:val="1"/>
          <w:numId w:val="3"/>
        </w:numPr>
        <w:spacing w:line="480" w:lineRule="auto"/>
        <w:jc w:val="both"/>
        <w:rPr>
          <w:rFonts w:ascii="Times New Roman" w:hAnsi="Times New Roman" w:cs="Times New Roman"/>
          <w:b/>
          <w:bCs/>
          <w:sz w:val="24"/>
          <w:szCs w:val="24"/>
          <w:lang w:val="en-US"/>
        </w:rPr>
      </w:pPr>
      <w:r w:rsidRPr="00AE1FAB">
        <w:rPr>
          <w:rFonts w:ascii="Times New Roman" w:hAnsi="Times New Roman" w:cs="Times New Roman"/>
          <w:b/>
          <w:bCs/>
          <w:sz w:val="24"/>
          <w:szCs w:val="24"/>
          <w:lang w:val="en-US"/>
        </w:rPr>
        <w:t>Research Planning</w:t>
      </w:r>
    </w:p>
    <w:p w14:paraId="0724A17D" w14:textId="1E9CE666" w:rsidR="00895E37" w:rsidRDefault="00966C8C" w:rsidP="00966C8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66C8C">
        <w:rPr>
          <w:rFonts w:ascii="Times New Roman" w:hAnsi="Times New Roman" w:cs="Times New Roman"/>
          <w:sz w:val="24"/>
          <w:szCs w:val="24"/>
          <w:lang w:val="en-US"/>
        </w:rPr>
        <w:t xml:space="preserve">Project planning is crucial for analyzing the problem, conducting a literature review, designing the artefact, and implementing and testing the solution within a short period. Initially, the various stages of the project were planned, and a timeframe was established to complete </w:t>
      </w:r>
      <w:r w:rsidRPr="00966C8C">
        <w:rPr>
          <w:rFonts w:ascii="Times New Roman" w:hAnsi="Times New Roman" w:cs="Times New Roman"/>
          <w:sz w:val="24"/>
          <w:szCs w:val="24"/>
          <w:lang w:val="en-US"/>
        </w:rPr>
        <w:lastRenderedPageBreak/>
        <w:t xml:space="preserve">each stage. The goal was to finish all stages within a </w:t>
      </w:r>
      <w:r w:rsidRPr="00966C8C">
        <w:rPr>
          <w:rFonts w:ascii="Times New Roman" w:hAnsi="Times New Roman" w:cs="Times New Roman"/>
          <w:sz w:val="24"/>
          <w:szCs w:val="24"/>
          <w:lang w:val="en-US"/>
        </w:rPr>
        <w:t>10–12-week</w:t>
      </w:r>
      <w:r w:rsidRPr="00966C8C">
        <w:rPr>
          <w:rFonts w:ascii="Times New Roman" w:hAnsi="Times New Roman" w:cs="Times New Roman"/>
          <w:sz w:val="24"/>
          <w:szCs w:val="24"/>
          <w:lang w:val="en-US"/>
        </w:rPr>
        <w:t xml:space="preserve"> period, with each week considered as one sprint. The activities for each sprint were tracked using the Trello platform. A Trello board was created, where tasks were added to the backlog at the start of each sprint and moved to the completed section once finished. The link to the Trello board is provided in the appendix.</w:t>
      </w:r>
      <w:r>
        <w:rPr>
          <w:rFonts w:ascii="Times New Roman" w:hAnsi="Times New Roman" w:cs="Times New Roman"/>
          <w:sz w:val="24"/>
          <w:szCs w:val="24"/>
          <w:lang w:val="en-US"/>
        </w:rPr>
        <w:t xml:space="preserve"> </w:t>
      </w:r>
      <w:r w:rsidRPr="00966C8C">
        <w:rPr>
          <w:rFonts w:ascii="Times New Roman" w:hAnsi="Times New Roman" w:cs="Times New Roman"/>
          <w:sz w:val="24"/>
          <w:szCs w:val="24"/>
          <w:lang w:val="en-US"/>
        </w:rPr>
        <w:t>During the implementation, version control was managed using GitHub. A GitHub repository was created and regularly updated with the latest developed and tested code. The GitHub link is also provided in the appendix.</w:t>
      </w: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 xml:space="preserve">The study of ‘Analyzing the relationship between weather, built environment, and public transport ridership’ done by Lin et al, gathered smart </w:t>
      </w:r>
      <w:r w:rsidRPr="003B2C34">
        <w:rPr>
          <w:rFonts w:ascii="Times New Roman" w:hAnsi="Times New Roman" w:cs="Times New Roman"/>
          <w:sz w:val="24"/>
          <w:szCs w:val="24"/>
          <w:lang w:val="en-US"/>
        </w:rPr>
        <w:lastRenderedPageBreak/>
        <w:t>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w:t>
      </w:r>
      <w:proofErr w:type="spellStart"/>
      <w:r w:rsidRPr="003B2C34">
        <w:rPr>
          <w:rFonts w:ascii="Times New Roman" w:hAnsi="Times New Roman" w:cs="Times New Roman"/>
          <w:sz w:val="24"/>
          <w:szCs w:val="24"/>
          <w:lang w:val="en-US"/>
        </w:rPr>
        <w:t>LightGBM</w:t>
      </w:r>
      <w:proofErr w:type="spellEnd"/>
      <w:r w:rsidRPr="003B2C34">
        <w:rPr>
          <w:rFonts w:ascii="Times New Roman" w:hAnsi="Times New Roman" w:cs="Times New Roman"/>
          <w:sz w:val="24"/>
          <w:szCs w:val="24"/>
          <w:lang w:val="en-US"/>
        </w:rPr>
        <w:t>)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et 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lastRenderedPageBreak/>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 xml:space="preserve">The research is conducted by collecting and analyzing data using the General Transit Feed Specification (GTFS). The General Transit Feed Specification (GTFS) is an open standard used by most of the public transport providers to publish relevant information about transit </w:t>
      </w:r>
      <w:r w:rsidRPr="003A4F3B">
        <w:rPr>
          <w:rFonts w:ascii="Times New Roman" w:hAnsi="Times New Roman" w:cs="Times New Roman"/>
          <w:sz w:val="24"/>
          <w:szCs w:val="24"/>
          <w:lang w:val="en-US"/>
        </w:rPr>
        <w:lastRenderedPageBreak/>
        <w:t>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t>METHODOL</w:t>
      </w:r>
      <w:r w:rsidR="009F5445">
        <w:rPr>
          <w:rFonts w:ascii="Times New Roman" w:hAnsi="Times New Roman" w:cs="Times New Roman"/>
          <w:b/>
          <w:bCs/>
          <w:sz w:val="24"/>
          <w:szCs w:val="24"/>
          <w:lang w:val="en-US"/>
        </w:rPr>
        <w:t>O</w:t>
      </w:r>
      <w:r w:rsidRPr="00AB3411">
        <w:rPr>
          <w:rFonts w:ascii="Times New Roman" w:hAnsi="Times New Roman" w:cs="Times New Roman"/>
          <w:b/>
          <w:bCs/>
          <w:sz w:val="24"/>
          <w:szCs w:val="24"/>
          <w:lang w:val="en-US"/>
        </w:rPr>
        <w:t>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w:t>
      </w:r>
      <w:r w:rsidRPr="003C6B78">
        <w:rPr>
          <w:rFonts w:ascii="Times New Roman" w:hAnsi="Times New Roman" w:cs="Times New Roman"/>
          <w:sz w:val="24"/>
          <w:szCs w:val="24"/>
          <w:lang w:val="en-US"/>
        </w:rPr>
        <w:lastRenderedPageBreak/>
        <w:t xml:space="preserve">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0BD472C1" w14:textId="60FD4F25" w:rsidR="004E0887" w:rsidRDefault="006B7CB5"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B4154" w:rsidRPr="006B4154">
        <w:rPr>
          <w:rFonts w:ascii="Times New Roman" w:hAnsi="Times New Roman" w:cs="Times New Roman"/>
          <w:sz w:val="24"/>
          <w:szCs w:val="24"/>
          <w:lang w:val="en-US"/>
        </w:rPr>
        <w:t>The data collection process entails gathering GTFS static data and creating a code module responsible for extracting delays from all major routes and inserting them into the 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Making Public Transit Data Universally Accessible’, no date).</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w:t>
      </w:r>
      <w:r w:rsidR="007831E9" w:rsidRPr="007831E9">
        <w:rPr>
          <w:rFonts w:ascii="Times New Roman" w:hAnsi="Times New Roman" w:cs="Times New Roman"/>
          <w:sz w:val="24"/>
          <w:szCs w:val="24"/>
          <w:lang w:val="en-US"/>
        </w:rPr>
        <w:lastRenderedPageBreak/>
        <w:t>the resulting data can be pushed into the database. This database can be either the same as the one containing the static GTFS data or a separate one.</w:t>
      </w:r>
    </w:p>
    <w:p w14:paraId="33E9A30A" w14:textId="77777777" w:rsidR="00184A55" w:rsidRDefault="004E0887"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Identified this issue during the initial stages and labeled it as the static data refresh problem. Developed a solution at the same stage, which involves creating a dedicated table for mapping bus route IDs to bus route names and indicating active routes. The visual representation of this solution to the static data refresh problem is as follows:</w:t>
      </w:r>
    </w:p>
    <w:p w14:paraId="6B5A1F6D" w14:textId="07515D63" w:rsidR="00184A55" w:rsidRDefault="00184A55" w:rsidP="00184A55">
      <w:pPr>
        <w:pStyle w:val="Caption"/>
        <w:keepNext/>
        <w:jc w:val="both"/>
      </w:pPr>
      <w:r>
        <w:t xml:space="preserve">Figure </w:t>
      </w:r>
      <w:r>
        <w:fldChar w:fldCharType="begin"/>
      </w:r>
      <w:r>
        <w:instrText xml:space="preserve"> SEQ Figure \* ARABIC </w:instrText>
      </w:r>
      <w:r>
        <w:fldChar w:fldCharType="separate"/>
      </w:r>
      <w:r w:rsidR="00ED38BF">
        <w:rPr>
          <w:noProof/>
        </w:rPr>
        <w:t>2</w:t>
      </w:r>
      <w:r>
        <w:fldChar w:fldCharType="end"/>
      </w:r>
      <w:r>
        <w:t xml:space="preserve"> Solution for static data refresh problem.</w:t>
      </w:r>
    </w:p>
    <w:p w14:paraId="25A9515B" w14:textId="0FA9F789" w:rsidR="004E0887" w:rsidRDefault="00184A55" w:rsidP="006B4154">
      <w:pPr>
        <w:spacing w:line="480" w:lineRule="auto"/>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50B63BB1" w:rsidR="005A598F" w:rsidRDefault="005A598F" w:rsidP="004E08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t>
      </w:r>
      <w:r w:rsidRPr="005A598F">
        <w:rPr>
          <w:rFonts w:ascii="Times New Roman" w:hAnsi="Times New Roman" w:cs="Times New Roman"/>
          <w:sz w:val="24"/>
          <w:szCs w:val="24"/>
          <w:lang w:val="en-US"/>
        </w:rPr>
        <w:lastRenderedPageBreak/>
        <w:t xml:space="preserve">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3CFAB31D" w:rsidR="006B4154" w:rsidRPr="006B4154" w:rsidRDefault="005A598F" w:rsidP="005A59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5FA9A0B1" w:rsidR="00CA5F86"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629F3C09" w14:textId="126E5E9F" w:rsidR="00512CF6" w:rsidRDefault="006B7CB5" w:rsidP="006B7CB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 xml:space="preserve">To display delay information for routes, the route_id, which serves as the unique identifier for a specific route, is required. Additionally, the direction of the route where the </w:t>
      </w:r>
      <w:r w:rsidR="00DE47E3" w:rsidRPr="00DE47E3">
        <w:rPr>
          <w:rFonts w:ascii="Times New Roman" w:hAnsi="Times New Roman" w:cs="Times New Roman"/>
          <w:sz w:val="24"/>
          <w:szCs w:val="24"/>
          <w:lang w:val="en-US"/>
        </w:rPr>
        <w:lastRenderedPageBreak/>
        <w:t>delay information is 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B552E9">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B552E9">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B552E9">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B552E9">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B552E9">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B552E9">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B552E9">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B552E9">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B552E9">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B552E9">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B552E9">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B552E9">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B552E9">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B552E9">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B552E9">
      <w:pPr>
        <w:spacing w:line="480" w:lineRule="auto"/>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75F05B62" w:rsidR="00CA5F86" w:rsidRDefault="00CA5F86" w:rsidP="00724D18">
      <w:pPr>
        <w:pStyle w:val="ListParagraph"/>
        <w:numPr>
          <w:ilvl w:val="1"/>
          <w:numId w:val="1"/>
        </w:numPr>
        <w:spacing w:line="240" w:lineRule="auto"/>
        <w:rPr>
          <w:rFonts w:ascii="Times New Roman" w:hAnsi="Times New Roman" w:cs="Times New Roman"/>
          <w:b/>
          <w:bCs/>
          <w:sz w:val="24"/>
          <w:szCs w:val="24"/>
          <w:lang w:val="en-US"/>
        </w:rPr>
      </w:pPr>
      <w:r w:rsidRPr="00724D18">
        <w:rPr>
          <w:rFonts w:ascii="Times New Roman" w:hAnsi="Times New Roman" w:cs="Times New Roman"/>
          <w:b/>
          <w:bCs/>
          <w:sz w:val="24"/>
          <w:szCs w:val="24"/>
          <w:lang w:val="en-US"/>
        </w:rPr>
        <w:lastRenderedPageBreak/>
        <w:t>DELAY CALCULAT</w:t>
      </w:r>
      <w:r w:rsidR="00724D18" w:rsidRPr="00724D18">
        <w:rPr>
          <w:rFonts w:ascii="Times New Roman" w:hAnsi="Times New Roman" w:cs="Times New Roman"/>
          <w:b/>
          <w:bCs/>
          <w:sz w:val="24"/>
          <w:szCs w:val="24"/>
          <w:lang w:val="en-US"/>
        </w:rPr>
        <w:t>ION</w:t>
      </w:r>
    </w:p>
    <w:p w14:paraId="528A8E70" w14:textId="051E0236" w:rsidR="00724D18" w:rsidRDefault="00F858AD" w:rsidP="00F858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0F24A00E" w14:textId="625C6788" w:rsidR="00F0085F" w:rsidRPr="00F0085F" w:rsidRDefault="00F0085F" w:rsidP="00257C9F">
      <w:pPr>
        <w:spacing w:line="480" w:lineRule="auto"/>
        <w:rPr>
          <w:rFonts w:ascii="Times New Roman" w:eastAsiaTheme="minorEastAsia" w:hAnsi="Times New Roman" w:cs="Times New Roman"/>
          <w:sz w:val="24"/>
          <w:szCs w:val="24"/>
          <w:lang w:val="en-US"/>
        </w:rPr>
      </w:pPr>
      <m:oMath>
        <m:r>
          <m:rPr>
            <m:lit/>
          </m:rPr>
          <w:rPr>
            <w:rFonts w:ascii="Cambria Math" w:hAnsi="Cambria Math" w:cs="Times New Roman"/>
            <w:sz w:val="24"/>
            <w:szCs w:val="24"/>
            <w:lang w:val="en-US"/>
          </w:rPr>
          <m:t>[</m:t>
        </m:r>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r>
          <m:rPr>
            <m:lit/>
          </m:rPr>
          <w:rPr>
            <w:rFonts w:ascii="Cambria Math" w:hAnsi="Cambria Math" w:cs="Times New Roman"/>
            <w:sz w:val="24"/>
            <w:szCs w:val="24"/>
            <w:lang w:val="en-US"/>
          </w:rPr>
          <m:t>]</m:t>
        </m:r>
      </m:oMath>
      <w:r w:rsidR="007B74A8">
        <w:rPr>
          <w:rFonts w:ascii="Times New Roman" w:eastAsiaTheme="minorEastAsia" w:hAnsi="Times New Roman" w:cs="Times New Roman"/>
          <w:sz w:val="24"/>
          <w:szCs w:val="24"/>
          <w:lang w:val="en-US"/>
        </w:rPr>
        <w:t xml:space="preserve"> </w:t>
      </w:r>
    </w:p>
    <w:p w14:paraId="2DA77C22" w14:textId="5FBA103A" w:rsidR="00F0085F" w:rsidRDefault="00F0085F" w:rsidP="00257C9F">
      <w:pPr>
        <w:spacing w:line="480" w:lineRule="auto"/>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1CFCF378" w:rsidR="00911325" w:rsidRDefault="00911325" w:rsidP="00A3182A">
      <w:pPr>
        <w:spacing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EFD7097" w14:textId="182E6A63" w:rsidR="00911325" w:rsidRDefault="00911325" w:rsidP="00257C9F">
      <w:pPr>
        <w:spacing w:line="480" w:lineRule="auto"/>
        <w:rPr>
          <w:rFonts w:ascii="Times New Roman" w:eastAsiaTheme="minorEastAsia" w:hAnsi="Times New Roman" w:cs="Times New Roman"/>
          <w:sz w:val="24"/>
          <w:szCs w:val="24"/>
          <w:lang w:val="en-US"/>
        </w:rPr>
      </w:pPr>
      <m:oMath>
        <m:r>
          <m:rPr>
            <m:lit/>
          </m:rP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r>
          <m:rPr>
            <m:lit/>
          </m:rPr>
          <w:rPr>
            <w:rFonts w:ascii="Cambria Math" w:eastAsiaTheme="minorEastAsia" w:hAnsi="Cambria Math" w:cs="Times New Roman"/>
            <w:sz w:val="24"/>
            <w:szCs w:val="24"/>
            <w:lang w:val="en-US"/>
          </w:rPr>
          <m:t>]</m:t>
        </m:r>
      </m:oMath>
      <w:r w:rsidR="00801EA2">
        <w:rPr>
          <w:rFonts w:ascii="Times New Roman" w:eastAsiaTheme="minorEastAsia" w:hAnsi="Times New Roman" w:cs="Times New Roman"/>
          <w:sz w:val="24"/>
          <w:szCs w:val="24"/>
          <w:lang w:val="en-US"/>
        </w:rPr>
        <w:t xml:space="preserve"> </w:t>
      </w:r>
    </w:p>
    <w:p w14:paraId="546A089A" w14:textId="000D5897" w:rsidR="00911325" w:rsidRDefault="00911325" w:rsidP="00B022C7">
      <w:pPr>
        <w:spacing w:line="480" w:lineRule="auto"/>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proofErr w:type="gramStart"/>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proofErr w:type="gramEnd"/>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𝑗</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 xml:space="preserve">The calculated delays are stored in the master </w:t>
      </w:r>
      <w:r w:rsidR="00A3182A" w:rsidRPr="00A3182A">
        <w:rPr>
          <w:rFonts w:ascii="Times New Roman" w:hAnsi="Times New Roman" w:cs="Times New Roman"/>
          <w:sz w:val="24"/>
          <w:szCs w:val="24"/>
          <w:lang w:val="en-US"/>
        </w:rPr>
        <w:lastRenderedPageBreak/>
        <w:t>database, along with unique entry IDs and timestamps, to facilitate easy retrieval for display on the dashboard.</w:t>
      </w:r>
    </w:p>
    <w:p w14:paraId="5D774298" w14:textId="0D289222" w:rsidR="008B6107" w:rsidRPr="008B6107" w:rsidRDefault="008B6107" w:rsidP="008B6107">
      <w:pPr>
        <w:pStyle w:val="ListParagraph"/>
        <w:numPr>
          <w:ilvl w:val="1"/>
          <w:numId w:val="6"/>
        </w:numPr>
        <w:spacing w:line="240" w:lineRule="auto"/>
        <w:rPr>
          <w:rFonts w:ascii="Times New Roman" w:hAnsi="Times New Roman" w:cs="Times New Roman"/>
          <w:b/>
          <w:bCs/>
          <w:sz w:val="24"/>
          <w:szCs w:val="24"/>
          <w:lang w:val="en-US"/>
        </w:rPr>
      </w:pPr>
      <w:r w:rsidRPr="008B6107">
        <w:rPr>
          <w:rFonts w:ascii="Times New Roman" w:hAnsi="Times New Roman" w:cs="Times New Roman"/>
          <w:b/>
          <w:bCs/>
          <w:sz w:val="24"/>
          <w:szCs w:val="24"/>
          <w:lang w:val="en-US"/>
        </w:rPr>
        <w:t>DASHBOARD</w:t>
      </w:r>
      <w:r w:rsidR="00E917C3">
        <w:rPr>
          <w:rFonts w:ascii="Times New Roman" w:hAnsi="Times New Roman" w:cs="Times New Roman"/>
          <w:b/>
          <w:bCs/>
          <w:sz w:val="24"/>
          <w:szCs w:val="24"/>
          <w:lang w:val="en-US"/>
        </w:rPr>
        <w:t xml:space="preserve"> REQUIREMENTS</w:t>
      </w:r>
    </w:p>
    <w:p w14:paraId="24DFE845" w14:textId="0A6AC3F4" w:rsidR="00E917C3" w:rsidRDefault="00B022C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B6107" w:rsidRPr="008B6107">
        <w:rPr>
          <w:rFonts w:ascii="Times New Roman" w:hAnsi="Times New Roman" w:cs="Times New Roman"/>
          <w:sz w:val="24"/>
          <w:szCs w:val="24"/>
          <w:lang w:val="en-US"/>
        </w:rPr>
        <w:t xml:space="preserve">The main objective of the dashboard prioritizes functionality over </w:t>
      </w:r>
      <w:r w:rsidR="008B6107">
        <w:rPr>
          <w:rFonts w:ascii="Times New Roman" w:hAnsi="Times New Roman" w:cs="Times New Roman"/>
          <w:sz w:val="24"/>
          <w:szCs w:val="24"/>
          <w:lang w:val="en-US"/>
        </w:rPr>
        <w:t>design</w:t>
      </w:r>
      <w:r w:rsidR="008B6107"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Furthermore, the dashboard should provide insights into delays through visualizations such as 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158DCBCB" w:rsidR="00F51FF7" w:rsidRDefault="00F51FF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It's designed to make it easy to create complex, web-based data visualizations and 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 xml:space="preserve">an create interactive dashboards that update in real-time, respond to user input, and can be deployed as standalone </w:t>
      </w:r>
      <w:r w:rsidRPr="00F51FF7">
        <w:rPr>
          <w:rFonts w:ascii="Times New Roman" w:hAnsi="Times New Roman" w:cs="Times New Roman"/>
          <w:sz w:val="24"/>
          <w:szCs w:val="24"/>
          <w:lang w:val="en-US"/>
        </w:rPr>
        <w:lastRenderedPageBreak/>
        <w:t>web applications or integrated into larger web applications. It's particularly popular in data science and analytics circles for creating interactive data visualizations and dashboards that can be shared and accessed through web browsers.</w:t>
      </w:r>
    </w:p>
    <w:p w14:paraId="025BF13E" w14:textId="77777777" w:rsidR="00977A0C" w:rsidRDefault="00977A0C" w:rsidP="00E917C3">
      <w:pPr>
        <w:spacing w:line="480" w:lineRule="auto"/>
        <w:jc w:val="both"/>
        <w:rPr>
          <w:rFonts w:ascii="Times New Roman" w:hAnsi="Times New Roman" w:cs="Times New Roman"/>
          <w:sz w:val="24"/>
          <w:szCs w:val="24"/>
          <w:lang w:val="en-US"/>
        </w:rPr>
      </w:pPr>
    </w:p>
    <w:p w14:paraId="3E7400D7" w14:textId="77777777" w:rsidR="00977A0C" w:rsidRDefault="00977A0C" w:rsidP="00E917C3">
      <w:pPr>
        <w:spacing w:line="480" w:lineRule="auto"/>
        <w:jc w:val="both"/>
        <w:rPr>
          <w:rFonts w:ascii="Times New Roman" w:hAnsi="Times New Roman" w:cs="Times New Roman"/>
          <w:sz w:val="24"/>
          <w:szCs w:val="24"/>
          <w:lang w:val="en-US"/>
        </w:rPr>
      </w:pPr>
    </w:p>
    <w:p w14:paraId="5841418D" w14:textId="77777777" w:rsidR="00977A0C" w:rsidRDefault="00977A0C" w:rsidP="00E917C3">
      <w:pPr>
        <w:spacing w:line="480" w:lineRule="auto"/>
        <w:jc w:val="both"/>
        <w:rPr>
          <w:rFonts w:ascii="Times New Roman" w:hAnsi="Times New Roman" w:cs="Times New Roman"/>
          <w:sz w:val="24"/>
          <w:szCs w:val="24"/>
          <w:lang w:val="en-US"/>
        </w:rPr>
      </w:pPr>
    </w:p>
    <w:p w14:paraId="79A03DF3" w14:textId="77777777" w:rsidR="00977A0C" w:rsidRDefault="00977A0C" w:rsidP="00E917C3">
      <w:pPr>
        <w:spacing w:line="480" w:lineRule="auto"/>
        <w:jc w:val="both"/>
        <w:rPr>
          <w:rFonts w:ascii="Times New Roman" w:hAnsi="Times New Roman" w:cs="Times New Roman"/>
          <w:sz w:val="24"/>
          <w:szCs w:val="24"/>
          <w:lang w:val="en-US"/>
        </w:rPr>
      </w:pPr>
    </w:p>
    <w:p w14:paraId="1EB65DE2" w14:textId="77777777" w:rsidR="00977A0C" w:rsidRDefault="00977A0C" w:rsidP="00E917C3">
      <w:pPr>
        <w:spacing w:line="480" w:lineRule="auto"/>
        <w:jc w:val="both"/>
        <w:rPr>
          <w:rFonts w:ascii="Times New Roman" w:hAnsi="Times New Roman" w:cs="Times New Roman"/>
          <w:sz w:val="24"/>
          <w:szCs w:val="24"/>
          <w:lang w:val="en-US"/>
        </w:rPr>
      </w:pP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524449CC" w14:textId="77777777" w:rsidR="00977A0C" w:rsidRDefault="00977A0C"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977A0C">
      <w:pPr>
        <w:pStyle w:val="ListParagraph"/>
        <w:numPr>
          <w:ilvl w:val="0"/>
          <w:numId w:val="1"/>
        </w:numPr>
        <w:spacing w:line="240" w:lineRule="auto"/>
        <w:rPr>
          <w:rFonts w:ascii="Times New Roman" w:hAnsi="Times New Roman" w:cs="Times New Roman"/>
          <w:b/>
          <w:bCs/>
          <w:sz w:val="24"/>
          <w:szCs w:val="24"/>
          <w:lang w:val="en-US"/>
        </w:rPr>
      </w:pPr>
      <w:r w:rsidRPr="00977A0C">
        <w:rPr>
          <w:rFonts w:ascii="Times New Roman" w:hAnsi="Times New Roman" w:cs="Times New Roman"/>
          <w:b/>
          <w:bCs/>
          <w:sz w:val="24"/>
          <w:szCs w:val="24"/>
          <w:lang w:val="en-US"/>
        </w:rPr>
        <w:t>DESIGN</w:t>
      </w:r>
    </w:p>
    <w:p w14:paraId="4C6562DD" w14:textId="4A0E7E5D" w:rsidR="00977A0C" w:rsidRDefault="00B022C7" w:rsidP="00B022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77A0C" w:rsidRPr="00977A0C">
        <w:rPr>
          <w:rFonts w:ascii="Times New Roman" w:hAnsi="Times New Roman" w:cs="Times New Roman"/>
          <w:sz w:val="24"/>
          <w:szCs w:val="24"/>
          <w:lang w:val="en-US"/>
        </w:rPr>
        <w:t>The solution design prioritizes efficiency, reliability, and robustness.</w:t>
      </w:r>
      <w:r w:rsidR="00977A0C">
        <w:rPr>
          <w:rFonts w:ascii="Times New Roman" w:hAnsi="Times New Roman" w:cs="Times New Roman"/>
          <w:sz w:val="24"/>
          <w:szCs w:val="24"/>
          <w:lang w:val="en-US"/>
        </w:rPr>
        <w:t xml:space="preserve"> </w:t>
      </w:r>
      <w:r w:rsidR="00977A0C"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5C2FE8BA" w:rsidR="00977A0C" w:rsidRDefault="00977A0C" w:rsidP="00977A0C">
      <w:pPr>
        <w:pStyle w:val="Caption"/>
        <w:keepNext/>
      </w:pPr>
      <w:r>
        <w:t xml:space="preserve">Figure </w:t>
      </w:r>
      <w:r>
        <w:fldChar w:fldCharType="begin"/>
      </w:r>
      <w:r>
        <w:instrText xml:space="preserve"> SEQ Figure \* ARABIC </w:instrText>
      </w:r>
      <w:r>
        <w:fldChar w:fldCharType="separate"/>
      </w:r>
      <w:r w:rsidR="00ED38BF">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B022C7">
      <w:pPr>
        <w:spacing w:line="480" w:lineRule="auto"/>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lastRenderedPageBreak/>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48EF94AC" w:rsidR="00977A0C" w:rsidRPr="00B022C7" w:rsidRDefault="00977A0C" w:rsidP="00B022C7">
      <w:pPr>
        <w:pStyle w:val="ListParagraph"/>
        <w:numPr>
          <w:ilvl w:val="1"/>
          <w:numId w:val="1"/>
        </w:numPr>
        <w:spacing w:line="480" w:lineRule="auto"/>
        <w:rPr>
          <w:rFonts w:ascii="Times New Roman" w:hAnsi="Times New Roman" w:cs="Times New Roman"/>
          <w:b/>
          <w:bCs/>
          <w:sz w:val="24"/>
          <w:szCs w:val="24"/>
          <w:lang w:val="en-US"/>
        </w:rPr>
      </w:pPr>
      <w:r w:rsidRPr="00B022C7">
        <w:rPr>
          <w:rFonts w:ascii="Times New Roman" w:hAnsi="Times New Roman" w:cs="Times New Roman"/>
          <w:b/>
          <w:bCs/>
          <w:sz w:val="24"/>
          <w:szCs w:val="24"/>
          <w:lang w:val="en-US"/>
        </w:rPr>
        <w:t>DATA SOURCES</w:t>
      </w:r>
    </w:p>
    <w:p w14:paraId="4F7561C1" w14:textId="17C3513B" w:rsidR="00AA106C" w:rsidRDefault="00AA106C" w:rsidP="00AA106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AA106C">
        <w:rPr>
          <w:rFonts w:ascii="Times New Roman" w:hAnsi="Times New Roman" w:cs="Times New Roman"/>
          <w:sz w:val="24"/>
          <w:szCs w:val="24"/>
          <w:lang w:val="en-US"/>
        </w:rPr>
        <w:t>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changes, it 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AA106C" w:rsidRDefault="00AA106C" w:rsidP="00AA106C">
      <w:pPr>
        <w:pStyle w:val="ListParagraph"/>
        <w:numPr>
          <w:ilvl w:val="1"/>
          <w:numId w:val="1"/>
        </w:numPr>
        <w:spacing w:line="480" w:lineRule="auto"/>
        <w:rPr>
          <w:rFonts w:ascii="Times New Roman" w:hAnsi="Times New Roman" w:cs="Times New Roman"/>
          <w:b/>
          <w:bCs/>
          <w:sz w:val="24"/>
          <w:szCs w:val="24"/>
          <w:lang w:val="en-US"/>
        </w:rPr>
      </w:pPr>
      <w:r w:rsidRPr="00AA106C">
        <w:rPr>
          <w:rFonts w:ascii="Times New Roman" w:hAnsi="Times New Roman" w:cs="Times New Roman"/>
          <w:b/>
          <w:bCs/>
          <w:sz w:val="24"/>
          <w:szCs w:val="24"/>
          <w:lang w:val="en-US"/>
        </w:rPr>
        <w:t>NTA Static loader</w:t>
      </w:r>
    </w:p>
    <w:p w14:paraId="3C937F40" w14:textId="5E30671B" w:rsidR="00CA6B71" w:rsidRDefault="00CA6B71" w:rsidP="00CA6B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w:t>
      </w:r>
      <w:r w:rsidRPr="00CA6B71">
        <w:rPr>
          <w:rFonts w:ascii="Times New Roman" w:hAnsi="Times New Roman" w:cs="Times New Roman"/>
          <w:sz w:val="24"/>
          <w:szCs w:val="24"/>
          <w:lang w:val="en-US"/>
        </w:rPr>
        <w:lastRenderedPageBreak/>
        <w:t xml:space="preserve">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072674" w:rsidRDefault="00072674" w:rsidP="00072674">
      <w:pPr>
        <w:pStyle w:val="ListParagraph"/>
        <w:numPr>
          <w:ilvl w:val="1"/>
          <w:numId w:val="1"/>
        </w:numPr>
        <w:spacing w:line="480" w:lineRule="auto"/>
        <w:rPr>
          <w:rFonts w:ascii="Times New Roman" w:hAnsi="Times New Roman" w:cs="Times New Roman"/>
          <w:b/>
          <w:bCs/>
          <w:sz w:val="24"/>
          <w:szCs w:val="24"/>
          <w:lang w:val="en-US"/>
        </w:rPr>
      </w:pPr>
      <w:r w:rsidRPr="00072674">
        <w:rPr>
          <w:rFonts w:ascii="Times New Roman" w:hAnsi="Times New Roman" w:cs="Times New Roman"/>
          <w:b/>
          <w:bCs/>
          <w:sz w:val="24"/>
          <w:szCs w:val="24"/>
          <w:lang w:val="en-US"/>
        </w:rPr>
        <w:t>Periodic Extract Engine</w:t>
      </w:r>
    </w:p>
    <w:p w14:paraId="16071AAD" w14:textId="73BC5375" w:rsidR="009333C5" w:rsidRDefault="009333C5" w:rsidP="00603F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The Python code for the Periodic Extract Engine is designed to request Trip Updates services from NTA for GTFS-R data. Upon receiving the response, it processes the data with the help of the delay calculator module, ensuring efficient processing. 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Default="00603F71" w:rsidP="00603F71">
      <w:pPr>
        <w:pStyle w:val="ListParagraph"/>
        <w:numPr>
          <w:ilvl w:val="1"/>
          <w:numId w:val="1"/>
        </w:numPr>
        <w:spacing w:line="480" w:lineRule="auto"/>
        <w:rPr>
          <w:rFonts w:ascii="Times New Roman" w:hAnsi="Times New Roman" w:cs="Times New Roman"/>
          <w:b/>
          <w:bCs/>
          <w:sz w:val="24"/>
          <w:szCs w:val="24"/>
          <w:lang w:val="en-US"/>
        </w:rPr>
      </w:pPr>
      <w:r w:rsidRPr="00603F71">
        <w:rPr>
          <w:rFonts w:ascii="Times New Roman" w:hAnsi="Times New Roman" w:cs="Times New Roman"/>
          <w:b/>
          <w:bCs/>
          <w:sz w:val="24"/>
          <w:szCs w:val="24"/>
          <w:lang w:val="en-US"/>
        </w:rPr>
        <w:t xml:space="preserve">Format </w:t>
      </w:r>
      <w:r w:rsidR="004D7DBF">
        <w:rPr>
          <w:rFonts w:ascii="Times New Roman" w:hAnsi="Times New Roman" w:cs="Times New Roman"/>
          <w:b/>
          <w:bCs/>
          <w:sz w:val="24"/>
          <w:szCs w:val="24"/>
          <w:lang w:val="en-US"/>
        </w:rPr>
        <w:t>C</w:t>
      </w:r>
      <w:r w:rsidRPr="00603F71">
        <w:rPr>
          <w:rFonts w:ascii="Times New Roman" w:hAnsi="Times New Roman" w:cs="Times New Roman"/>
          <w:b/>
          <w:bCs/>
          <w:sz w:val="24"/>
          <w:szCs w:val="24"/>
          <w:lang w:val="en-US"/>
        </w:rPr>
        <w:t>onverter</w:t>
      </w:r>
    </w:p>
    <w:p w14:paraId="792731D3" w14:textId="2792BA6F" w:rsidR="00603F71" w:rsidRPr="004D7DBF" w:rsidRDefault="004D7DBF" w:rsidP="004D7DB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w:t>
      </w:r>
      <w:r w:rsidRPr="004D7DBF">
        <w:rPr>
          <w:rFonts w:ascii="Times New Roman" w:hAnsi="Times New Roman" w:cs="Times New Roman"/>
          <w:sz w:val="24"/>
          <w:szCs w:val="24"/>
          <w:lang w:val="en-US"/>
        </w:rPr>
        <w:lastRenderedPageBreak/>
        <w:t xml:space="preserve">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Additionally, this approach resolves issues related to different times due to daylight saving changes.</w:t>
      </w:r>
    </w:p>
    <w:p w14:paraId="168FF329" w14:textId="67B33FE7" w:rsid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sidRPr="00FE0547">
        <w:rPr>
          <w:rFonts w:ascii="Times New Roman" w:hAnsi="Times New Roman" w:cs="Times New Roman"/>
          <w:b/>
          <w:bCs/>
          <w:sz w:val="24"/>
          <w:szCs w:val="24"/>
          <w:lang w:val="en-US"/>
        </w:rPr>
        <w:t>Database</w:t>
      </w:r>
    </w:p>
    <w:p w14:paraId="2E21E2AB" w14:textId="3B3E3A50" w:rsidR="00FE0547" w:rsidRDefault="00FE0547" w:rsidP="00FE054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rsidP="00AB5570">
      <w:pPr>
        <w:pStyle w:val="ListParagraph"/>
        <w:numPr>
          <w:ilvl w:val="0"/>
          <w:numId w:val="9"/>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0"/>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 xml:space="preserve">The agency table contains various agencies operating in association with the National Transport Authority. Dublin Bus is one of these agencies and is assigned a unique </w:t>
      </w:r>
      <w:r w:rsidRPr="007C2C2C">
        <w:rPr>
          <w:rFonts w:ascii="Times New Roman" w:hAnsi="Times New Roman" w:cs="Times New Roman"/>
          <w:sz w:val="24"/>
          <w:szCs w:val="24"/>
          <w:lang w:val="en-US"/>
        </w:rPr>
        <w:lastRenderedPageBreak/>
        <w:t>agency_id along with other agency details. In this table, the agency_id serves as the primary key.</w:t>
      </w:r>
    </w:p>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1"/>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2"/>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lastRenderedPageBreak/>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3"/>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4"/>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5"/>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Shapes represent the trajectory that a vehicle follows along a route alignment and are outlined in the shapes table. These shapes are linked with trips and comprise a series of points that the vehicle traverses sequentially. While shapes don't necessarily intersect </w:t>
      </w:r>
      <w:r w:rsidRPr="008F221D">
        <w:rPr>
          <w:rFonts w:ascii="Times New Roman" w:hAnsi="Times New Roman" w:cs="Times New Roman"/>
          <w:sz w:val="24"/>
          <w:szCs w:val="24"/>
          <w:lang w:val="en-US"/>
        </w:rPr>
        <w:lastRenderedPageBreak/>
        <w:t>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6"/>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t>The stop_times table contains the arrival time and departure time of each trip at specific stop_ids. In this table, trip_id and stop_id form the composite primary keys.</w:t>
      </w:r>
    </w:p>
    <w:p w14:paraId="01664B8B" w14:textId="5B3147CF" w:rsidR="007C2C2C" w:rsidRPr="007C2C2C" w:rsidRDefault="00BE3B57" w:rsidP="0061208D">
      <w:pPr>
        <w:pStyle w:val="ListParagraph"/>
        <w:numPr>
          <w:ilvl w:val="0"/>
          <w:numId w:val="9"/>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7"/>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lastRenderedPageBreak/>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8"/>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 xml:space="preserve">The trips table stores details of individual trips or services provided by the agency. Each trip has a unique trip ID, and the service ID and route ID indicate the route the trip is 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rsidP="00913601">
      <w:pPr>
        <w:pStyle w:val="ListParagraph"/>
        <w:numPr>
          <w:ilvl w:val="0"/>
          <w:numId w:val="9"/>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In addition to the 9 static tables, the design includes another table in the static database called route_mapping. This table is responsible for storing the mapping 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19"/>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lastRenderedPageBreak/>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49CC1C72" w14:textId="730F39F3"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0"/>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elay entry is identified by a unique entry_id, generated by an SQL sequence, and is used across all operational tables. Entries in the delays table include the entry_id, delay values, and the current timestamp.</w:t>
      </w:r>
    </w:p>
    <w:p w14:paraId="247CC14E" w14:textId="227D1C1D"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1"/>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2"/>
                    <a:stretch>
                      <a:fillRect/>
                    </a:stretch>
                  </pic:blipFill>
                  <pic:spPr>
                    <a:xfrm>
                      <a:off x="0" y="0"/>
                      <a:ext cx="1875477" cy="6038121"/>
                    </a:xfrm>
                    <a:prstGeom prst="rect">
                      <a:avLst/>
                    </a:prstGeom>
                  </pic:spPr>
                </pic:pic>
              </a:graphicData>
            </a:graphic>
          </wp:inline>
        </w:drawing>
      </w:r>
    </w:p>
    <w:p w14:paraId="0C0AEF48" w14:textId="2ADA00F6"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3"/>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 xml:space="preserve">To facilitate the retrieval of weather conditions, a weather codes table was designed to store the information of weather codes. This table contains a fixed number of rows corresponding to the WMO weather codes. Each code is accompanied by a description 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 Engine</w:t>
      </w:r>
    </w:p>
    <w:p w14:paraId="44B0A90C" w14:textId="491853B7" w:rsidR="00A876E7" w:rsidRDefault="00EB19A2" w:rsidP="00EB19A2">
      <w:pPr>
        <w:spacing w:line="480" w:lineRule="auto"/>
        <w:jc w:val="both"/>
        <w:rPr>
          <w:noProof/>
        </w:rPr>
      </w:pPr>
      <w:r>
        <w:rPr>
          <w:rFonts w:ascii="Times New Roman" w:hAnsi="Times New Roman" w:cs="Times New Roman"/>
          <w:sz w:val="24"/>
          <w:szCs w:val="24"/>
          <w:lang w:val="en-US"/>
        </w:rPr>
        <w:tab/>
      </w: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Python Dash offers numerous advantages for creating interactive simple dashboards. It provides a highly flexible and easy-to-use framework, allowing to create visually appealing and dynamic web applications with minimal code. Dash integrates seamlessly with Plotly, enabling the creation of rich, interactive graphs and charts. Additionally, it supports a wide range of components and customizations, making it suitable for diverse data visualization needs. </w:t>
      </w:r>
      <w:r w:rsidR="00754FFA" w:rsidRPr="00754FFA">
        <w:rPr>
          <w:rFonts w:ascii="Times New Roman" w:hAnsi="Times New Roman" w:cs="Times New Roman"/>
          <w:sz w:val="24"/>
          <w:szCs w:val="24"/>
          <w:lang w:val="en-US"/>
        </w:rPr>
        <w:t xml:space="preserve">Its capability to handle real-time data updates </w:t>
      </w:r>
      <w:r w:rsidR="00754FFA">
        <w:rPr>
          <w:rFonts w:ascii="Times New Roman" w:hAnsi="Times New Roman" w:cs="Times New Roman"/>
          <w:sz w:val="24"/>
          <w:szCs w:val="24"/>
          <w:lang w:val="en-US"/>
        </w:rPr>
        <w:t>made</w:t>
      </w:r>
      <w:r w:rsidR="00754FFA" w:rsidRPr="00754FFA">
        <w:rPr>
          <w:rFonts w:ascii="Times New Roman" w:hAnsi="Times New Roman" w:cs="Times New Roman"/>
          <w:sz w:val="24"/>
          <w:szCs w:val="24"/>
          <w:lang w:val="en-US"/>
        </w:rPr>
        <w:t xml:space="preserve"> the technology selection easier.</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 </w:t>
      </w:r>
    </w:p>
    <w:p w14:paraId="7D355B95" w14:textId="6071884A" w:rsidR="00A876E7" w:rsidRDefault="00A876E7" w:rsidP="00A876E7">
      <w:pPr>
        <w:pStyle w:val="Caption"/>
        <w:keepNext/>
        <w:jc w:val="both"/>
      </w:pPr>
      <w:r>
        <w:lastRenderedPageBreak/>
        <w:t xml:space="preserve">Figure </w:t>
      </w:r>
      <w:r>
        <w:fldChar w:fldCharType="begin"/>
      </w:r>
      <w:r>
        <w:instrText xml:space="preserve"> SEQ Figure \* ARABIC </w:instrText>
      </w:r>
      <w:r>
        <w:fldChar w:fldCharType="separate"/>
      </w:r>
      <w:r w:rsidR="00ED38BF">
        <w:rPr>
          <w:noProof/>
        </w:rPr>
        <w:t>4</w:t>
      </w:r>
      <w:r>
        <w:fldChar w:fldCharType="end"/>
      </w:r>
      <w:r>
        <w:t xml:space="preserve"> Dashboard Engine </w:t>
      </w:r>
      <w:r w:rsidR="007650D5">
        <w:t>architecture.</w:t>
      </w:r>
    </w:p>
    <w:p w14:paraId="31A44B59" w14:textId="32215B19" w:rsidR="00A876E7" w:rsidRDefault="00A876E7" w:rsidP="00EB19A2">
      <w:pPr>
        <w:spacing w:line="480" w:lineRule="auto"/>
        <w:jc w:val="both"/>
        <w:rPr>
          <w:rFonts w:ascii="Times New Roman" w:hAnsi="Times New Roman" w:cs="Times New Roman"/>
          <w:sz w:val="24"/>
          <w:szCs w:val="24"/>
          <w:lang w:val="en-US"/>
        </w:rPr>
      </w:pPr>
      <w:r>
        <w:rPr>
          <w:noProof/>
        </w:rPr>
        <w:drawing>
          <wp:inline distT="0" distB="0" distL="0" distR="0" wp14:anchorId="72574FBF" wp14:editId="538861EB">
            <wp:extent cx="5731510" cy="3050654"/>
            <wp:effectExtent l="0" t="0" r="2540" b="0"/>
            <wp:docPr id="2133063140" name="Picture 4" descr="A diagram of a dash ap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3140" name="Picture 4" descr="A diagram of a dash app&#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t="9695"/>
                    <a:stretch/>
                  </pic:blipFill>
                  <pic:spPr bwMode="auto">
                    <a:xfrm>
                      <a:off x="0" y="0"/>
                      <a:ext cx="5731510" cy="3050654"/>
                    </a:xfrm>
                    <a:prstGeom prst="rect">
                      <a:avLst/>
                    </a:prstGeom>
                    <a:noFill/>
                    <a:ln>
                      <a:noFill/>
                    </a:ln>
                    <a:extLst>
                      <a:ext uri="{53640926-AAD7-44D8-BBD7-CCE9431645EC}">
                        <a14:shadowObscured xmlns:a14="http://schemas.microsoft.com/office/drawing/2010/main"/>
                      </a:ext>
                    </a:extLst>
                  </pic:spPr>
                </pic:pic>
              </a:graphicData>
            </a:graphic>
          </wp:inline>
        </w:drawing>
      </w:r>
    </w:p>
    <w:p w14:paraId="6733B54E" w14:textId="388C9245" w:rsidR="00911325" w:rsidRDefault="00754FFA" w:rsidP="00754FFA">
      <w:pPr>
        <w:spacing w:line="480" w:lineRule="auto"/>
        <w:ind w:firstLine="720"/>
        <w:jc w:val="both"/>
        <w:rPr>
          <w:rFonts w:ascii="Times New Roman" w:hAnsi="Times New Roman" w:cs="Times New Roman"/>
          <w:sz w:val="24"/>
          <w:szCs w:val="24"/>
          <w:lang w:val="en-US"/>
        </w:rPr>
      </w:pPr>
      <w:r w:rsidRPr="00754FFA">
        <w:rPr>
          <w:rFonts w:ascii="Times New Roman" w:hAnsi="Times New Roman" w:cs="Times New Roman"/>
          <w:sz w:val="24"/>
          <w:szCs w:val="24"/>
          <w:lang w:val="en-US"/>
        </w:rPr>
        <w:t xml:space="preserve">The architecture of the dashboard engine is straightforward and similar to most Dash apps. When a user makes a request, the front-end Dash app calls the data fetching module to retrieve data from the backend, which is the SQL master database. The data fetching module uses </w:t>
      </w:r>
      <w:r w:rsidR="009E1A83">
        <w:rPr>
          <w:rFonts w:ascii="Times New Roman" w:hAnsi="Times New Roman" w:cs="Times New Roman"/>
          <w:sz w:val="24"/>
          <w:szCs w:val="24"/>
          <w:lang w:val="en-US"/>
        </w:rPr>
        <w:t>P</w:t>
      </w:r>
      <w:r w:rsidRPr="00754FFA">
        <w:rPr>
          <w:rFonts w:ascii="Times New Roman" w:hAnsi="Times New Roman" w:cs="Times New Roman"/>
          <w:sz w:val="24"/>
          <w:szCs w:val="24"/>
          <w:lang w:val="en-US"/>
        </w:rPr>
        <w:t>yodbc APIs to communicate with the SQL database.</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ashboard is designed to be user-friendly, accepting user inputs to display or filter data. This is achieved through Dash callbacks.</w:t>
      </w:r>
      <w:r w:rsidR="009E1A83">
        <w:rPr>
          <w:rFonts w:ascii="Times New Roman" w:hAnsi="Times New Roman" w:cs="Times New Roman"/>
          <w:sz w:val="24"/>
          <w:szCs w:val="24"/>
          <w:lang w:val="en-US"/>
        </w:rPr>
        <w:t xml:space="preserve"> C</w:t>
      </w:r>
      <w:r w:rsidR="009E1A83" w:rsidRPr="009E1A83">
        <w:rPr>
          <w:rFonts w:ascii="Times New Roman" w:hAnsi="Times New Roman" w:cs="Times New Roman"/>
          <w:sz w:val="24"/>
          <w:szCs w:val="24"/>
          <w:lang w:val="en-US"/>
        </w:rPr>
        <w:t>allback functions</w:t>
      </w:r>
      <w:r w:rsidR="009E1A83">
        <w:rPr>
          <w:rFonts w:ascii="Times New Roman" w:hAnsi="Times New Roman" w:cs="Times New Roman"/>
          <w:sz w:val="24"/>
          <w:szCs w:val="24"/>
          <w:lang w:val="en-US"/>
        </w:rPr>
        <w:t xml:space="preserve"> </w:t>
      </w:r>
      <w:r w:rsidR="009E1A83" w:rsidRPr="009E1A83">
        <w:rPr>
          <w:rFonts w:ascii="Times New Roman" w:hAnsi="Times New Roman" w:cs="Times New Roman"/>
          <w:sz w:val="24"/>
          <w:szCs w:val="24"/>
          <w:lang w:val="en-US"/>
        </w:rPr>
        <w:t>are automatically called by Dash whenever an input component's property changes, in order to update some property in another component (the output)</w:t>
      </w:r>
      <w:r w:rsidR="009E1A83">
        <w:rPr>
          <w:rFonts w:ascii="Times New Roman" w:hAnsi="Times New Roman" w:cs="Times New Roman"/>
          <w:sz w:val="24"/>
          <w:szCs w:val="24"/>
          <w:lang w:val="en-US"/>
        </w:rPr>
        <w:t xml:space="preserve"> </w:t>
      </w:r>
      <w:r w:rsidR="009E1A83">
        <w:rPr>
          <w:rFonts w:ascii="Times New Roman" w:hAnsi="Times New Roman" w:cs="Times New Roman"/>
          <w:sz w:val="24"/>
          <w:szCs w:val="24"/>
          <w:lang w:val="en-US"/>
        </w:rPr>
        <w:fldChar w:fldCharType="begin"/>
      </w:r>
      <w:r w:rsidR="009E1A83">
        <w:rPr>
          <w:rFonts w:ascii="Times New Roman" w:hAnsi="Times New Roman" w:cs="Times New Roman"/>
          <w:sz w:val="24"/>
          <w:szCs w:val="24"/>
          <w:lang w:val="en-US"/>
        </w:rPr>
        <w:instrText xml:space="preserve"> ADDIN ZOTERO_ITEM CSL_CITATION {"citationID":"dxEJoxuo","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sidR="009E1A83">
        <w:rPr>
          <w:rFonts w:ascii="Times New Roman" w:hAnsi="Times New Roman" w:cs="Times New Roman"/>
          <w:sz w:val="24"/>
          <w:szCs w:val="24"/>
          <w:lang w:val="en-US"/>
        </w:rPr>
        <w:fldChar w:fldCharType="separate"/>
      </w:r>
      <w:r w:rsidR="009E1A83" w:rsidRPr="009E1A83">
        <w:rPr>
          <w:rFonts w:ascii="Times New Roman" w:hAnsi="Times New Roman" w:cs="Times New Roman"/>
          <w:kern w:val="0"/>
          <w:sz w:val="24"/>
        </w:rPr>
        <w:t>(‘Dash Python User Guide’, 2024)</w:t>
      </w:r>
      <w:r w:rsidR="009E1A83">
        <w:rPr>
          <w:rFonts w:ascii="Times New Roman" w:hAnsi="Times New Roman" w:cs="Times New Roman"/>
          <w:sz w:val="24"/>
          <w:szCs w:val="24"/>
          <w:lang w:val="en-US"/>
        </w:rPr>
        <w:fldChar w:fldCharType="end"/>
      </w:r>
      <w:r w:rsidR="009E1A83" w:rsidRPr="009E1A83">
        <w:rPr>
          <w:rFonts w:ascii="Times New Roman" w:hAnsi="Times New Roman" w:cs="Times New Roman"/>
          <w:sz w:val="24"/>
          <w:szCs w:val="24"/>
          <w:lang w:val="en-US"/>
        </w:rPr>
        <w:t>.</w:t>
      </w:r>
      <w:r w:rsidRPr="00754FFA">
        <w:rPr>
          <w:rFonts w:ascii="Times New Roman" w:hAnsi="Times New Roman" w:cs="Times New Roman"/>
          <w:sz w:val="24"/>
          <w:szCs w:val="24"/>
          <w:lang w:val="en-US"/>
        </w:rPr>
        <w:t xml:space="preserve"> The data visualizations, created using basic Dash components, help users gain insights into the </w:t>
      </w:r>
      <w:r w:rsidR="009E1A83">
        <w:rPr>
          <w:rFonts w:ascii="Times New Roman" w:hAnsi="Times New Roman" w:cs="Times New Roman"/>
          <w:sz w:val="24"/>
          <w:szCs w:val="24"/>
          <w:lang w:val="en-US"/>
        </w:rPr>
        <w:t xml:space="preserve">delay and </w:t>
      </w:r>
      <w:r w:rsidRPr="00754FFA">
        <w:rPr>
          <w:rFonts w:ascii="Times New Roman" w:hAnsi="Times New Roman" w:cs="Times New Roman"/>
          <w:sz w:val="24"/>
          <w:szCs w:val="24"/>
          <w:lang w:val="en-US"/>
        </w:rPr>
        <w:t>weather data.</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esign includes features to display average delay, current delay, average weather conditions, and current weather conditions across Dublin buses or specific routes of Dublin buses.</w:t>
      </w:r>
    </w:p>
    <w:p w14:paraId="699D2C0B" w14:textId="67A00B9E" w:rsidR="00AB37A3" w:rsidRDefault="00AB37A3" w:rsidP="00754FFA">
      <w:pPr>
        <w:spacing w:line="480" w:lineRule="auto"/>
        <w:ind w:firstLine="720"/>
        <w:jc w:val="both"/>
        <w:rPr>
          <w:rFonts w:ascii="Times New Roman" w:hAnsi="Times New Roman" w:cs="Times New Roman"/>
          <w:sz w:val="24"/>
          <w:szCs w:val="24"/>
          <w:lang w:val="en-US"/>
        </w:rPr>
      </w:pPr>
      <w:r w:rsidRPr="00AB37A3">
        <w:rPr>
          <w:rFonts w:ascii="Times New Roman" w:hAnsi="Times New Roman" w:cs="Times New Roman"/>
          <w:sz w:val="24"/>
          <w:szCs w:val="24"/>
          <w:lang w:val="en-US"/>
        </w:rPr>
        <w:t xml:space="preserve">Apart from this, the architecture includes securing the endpoints using ngrok secure endpoints. Ngrok provides secure tunnels to </w:t>
      </w:r>
      <w:r w:rsidRPr="00AB37A3">
        <w:rPr>
          <w:rFonts w:ascii="Times New Roman" w:hAnsi="Times New Roman" w:cs="Times New Roman"/>
          <w:sz w:val="24"/>
          <w:szCs w:val="24"/>
          <w:lang w:val="en-US"/>
        </w:rPr>
        <w:t>localhost</w:t>
      </w:r>
      <w:r w:rsidRPr="00AB37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AB37A3">
        <w:rPr>
          <w:rFonts w:ascii="Times New Roman" w:hAnsi="Times New Roman" w:cs="Times New Roman"/>
          <w:sz w:val="24"/>
          <w:szCs w:val="24"/>
          <w:lang w:val="en-US"/>
        </w:rPr>
        <w:t>allow</w:t>
      </w:r>
      <w:r>
        <w:rPr>
          <w:rFonts w:ascii="Times New Roman" w:hAnsi="Times New Roman" w:cs="Times New Roman"/>
          <w:sz w:val="24"/>
          <w:szCs w:val="24"/>
          <w:lang w:val="en-US"/>
        </w:rPr>
        <w:t>s</w:t>
      </w:r>
      <w:r w:rsidRPr="00AB37A3">
        <w:rPr>
          <w:rFonts w:ascii="Times New Roman" w:hAnsi="Times New Roman" w:cs="Times New Roman"/>
          <w:sz w:val="24"/>
          <w:szCs w:val="24"/>
          <w:lang w:val="en-US"/>
        </w:rPr>
        <w:t xml:space="preserve"> to expose the dashboard to the internet securely. This ensures that the data and the dashboard are protected against unauthorized access and potential threats, providing an additional layer of security.</w:t>
      </w:r>
      <w:r>
        <w:rPr>
          <w:rFonts w:ascii="Times New Roman" w:hAnsi="Times New Roman" w:cs="Times New Roman"/>
          <w:sz w:val="24"/>
          <w:szCs w:val="24"/>
          <w:lang w:val="en-US"/>
        </w:rPr>
        <w:t xml:space="preserve"> </w:t>
      </w:r>
      <w:r w:rsidRPr="00AB37A3">
        <w:rPr>
          <w:rFonts w:ascii="Times New Roman" w:hAnsi="Times New Roman" w:cs="Times New Roman"/>
          <w:sz w:val="24"/>
          <w:szCs w:val="24"/>
          <w:lang w:val="en-US"/>
        </w:rPr>
        <w:t xml:space="preserve">Also, </w:t>
      </w:r>
      <w:r w:rsidRPr="00AB37A3">
        <w:rPr>
          <w:rFonts w:ascii="Times New Roman" w:hAnsi="Times New Roman" w:cs="Times New Roman"/>
          <w:sz w:val="24"/>
          <w:szCs w:val="24"/>
          <w:lang w:val="en-US"/>
        </w:rPr>
        <w:lastRenderedPageBreak/>
        <w:t xml:space="preserve">according to the dashboard design, the backend services, including the periodic extract engine, are deployed on an Azure virtual machine, while the </w:t>
      </w:r>
      <w:r w:rsidRPr="00AB37A3">
        <w:rPr>
          <w:rFonts w:ascii="Times New Roman" w:hAnsi="Times New Roman" w:cs="Times New Roman"/>
          <w:sz w:val="24"/>
          <w:szCs w:val="24"/>
          <w:lang w:val="en-US"/>
        </w:rPr>
        <w:t>front-end</w:t>
      </w:r>
      <w:r w:rsidRPr="00AB37A3">
        <w:rPr>
          <w:rFonts w:ascii="Times New Roman" w:hAnsi="Times New Roman" w:cs="Times New Roman"/>
          <w:sz w:val="24"/>
          <w:szCs w:val="24"/>
          <w:lang w:val="en-US"/>
        </w:rPr>
        <w:t xml:space="preserve"> dashboard engine is deployed on AWS. The idea is to keep both front-end and </w:t>
      </w:r>
      <w:r w:rsidRPr="00AB37A3">
        <w:rPr>
          <w:rFonts w:ascii="Times New Roman" w:hAnsi="Times New Roman" w:cs="Times New Roman"/>
          <w:sz w:val="24"/>
          <w:szCs w:val="24"/>
          <w:lang w:val="en-US"/>
        </w:rPr>
        <w:t>back-end</w:t>
      </w:r>
      <w:r w:rsidRPr="00AB37A3">
        <w:rPr>
          <w:rFonts w:ascii="Times New Roman" w:hAnsi="Times New Roman" w:cs="Times New Roman"/>
          <w:sz w:val="24"/>
          <w:szCs w:val="24"/>
          <w:lang w:val="en-US"/>
        </w:rPr>
        <w:t xml:space="preserve"> services separate for better performance. There is no special requirement to use Azure or AWS for a particular service; this separation is intended to optimize the performance and scalability of the system.</w:t>
      </w:r>
    </w:p>
    <w:p w14:paraId="25CA649A" w14:textId="18432FF3" w:rsidR="00023BD9" w:rsidRDefault="00023BD9" w:rsidP="00023BD9">
      <w:pPr>
        <w:spacing w:line="480" w:lineRule="auto"/>
        <w:ind w:firstLine="720"/>
        <w:jc w:val="both"/>
        <w:rPr>
          <w:rFonts w:ascii="Times New Roman" w:hAnsi="Times New Roman" w:cs="Times New Roman"/>
          <w:sz w:val="24"/>
          <w:szCs w:val="24"/>
          <w:lang w:val="en-US"/>
        </w:rPr>
      </w:pPr>
      <w:r w:rsidRPr="00023BD9">
        <w:rPr>
          <w:rFonts w:ascii="Times New Roman" w:hAnsi="Times New Roman" w:cs="Times New Roman"/>
          <w:sz w:val="24"/>
          <w:szCs w:val="24"/>
          <w:lang w:val="en-US"/>
        </w:rPr>
        <w:t>The design layout of the dashboard prioritizes simplicity and ease of use for all users. The web page is designed to be a straightforward dashboard with basic functionalities, focusing more on functionality than aesthetics. To achieve this, the design includes simple user input fields such as dropdown buttons and radio buttons. Users should be able to select the bus route to retrieve data for the respective route and filter the data based on the current day or all-time.</w:t>
      </w:r>
      <w:r>
        <w:rPr>
          <w:rFonts w:ascii="Times New Roman" w:hAnsi="Times New Roman" w:cs="Times New Roman"/>
          <w:sz w:val="24"/>
          <w:szCs w:val="24"/>
          <w:lang w:val="en-US"/>
        </w:rPr>
        <w:t xml:space="preserve"> </w:t>
      </w:r>
      <w:r w:rsidRPr="00023BD9">
        <w:rPr>
          <w:rFonts w:ascii="Times New Roman" w:hAnsi="Times New Roman" w:cs="Times New Roman"/>
          <w:sz w:val="24"/>
          <w:szCs w:val="24"/>
          <w:lang w:val="en-US"/>
        </w:rPr>
        <w:t>Visualizations are an integral part of the dashboard and include various plots such as bar charts, line charts, and pie charts. Additionally, other information can be displayed using tables and gauge charts. These plots and components can be easily created using Dash and Dash Core Components. For basic styling of Dash components, Dash Bootstrap Components can be utilized.</w:t>
      </w:r>
    </w:p>
    <w:p w14:paraId="092FCE63" w14:textId="43389993" w:rsidR="00EF113C" w:rsidRDefault="00EF113C" w:rsidP="00EF113C">
      <w:pPr>
        <w:pStyle w:val="ListParagraph"/>
        <w:numPr>
          <w:ilvl w:val="0"/>
          <w:numId w:val="1"/>
        </w:numPr>
        <w:spacing w:line="240" w:lineRule="auto"/>
        <w:rPr>
          <w:rFonts w:ascii="Times New Roman" w:hAnsi="Times New Roman" w:cs="Times New Roman"/>
          <w:b/>
          <w:bCs/>
          <w:sz w:val="24"/>
          <w:szCs w:val="24"/>
          <w:lang w:val="en-US"/>
        </w:rPr>
      </w:pPr>
      <w:r w:rsidRPr="00EF113C">
        <w:rPr>
          <w:rFonts w:ascii="Times New Roman" w:hAnsi="Times New Roman" w:cs="Times New Roman"/>
          <w:b/>
          <w:bCs/>
          <w:sz w:val="24"/>
          <w:szCs w:val="24"/>
          <w:lang w:val="en-US"/>
        </w:rPr>
        <w:t>IMPLEMENTATION</w:t>
      </w:r>
    </w:p>
    <w:p w14:paraId="143F2FB9" w14:textId="4351CF0F" w:rsidR="002F05C2" w:rsidRDefault="00B52949" w:rsidP="00B52949">
      <w:pPr>
        <w:spacing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ab/>
      </w:r>
      <w:r w:rsidRPr="00B52949">
        <w:rPr>
          <w:rFonts w:ascii="Times New Roman" w:hAnsi="Times New Roman" w:cs="Times New Roman"/>
          <w:sz w:val="24"/>
          <w:szCs w:val="24"/>
          <w:lang w:val="en-US"/>
        </w:rPr>
        <w:t>The motive behind the development and implementation of this project was to complete it within the given timeframe while ensuring that the implementation is both efficient and robust. The focus was on delivering a functional and reliable system that meets the project requirements without compromising on performance or stability.</w:t>
      </w:r>
    </w:p>
    <w:p w14:paraId="6BE9BE82" w14:textId="77777777" w:rsidR="002F05C2" w:rsidRDefault="002F05C2" w:rsidP="002F05C2">
      <w:pPr>
        <w:pStyle w:val="ListParagraph"/>
        <w:numPr>
          <w:ilvl w:val="1"/>
          <w:numId w:val="1"/>
        </w:numPr>
        <w:spacing w:line="480" w:lineRule="auto"/>
        <w:jc w:val="both"/>
        <w:rPr>
          <w:rFonts w:ascii="Times New Roman" w:hAnsi="Times New Roman" w:cs="Times New Roman"/>
          <w:b/>
          <w:bCs/>
          <w:sz w:val="24"/>
          <w:szCs w:val="24"/>
          <w:lang w:val="en-US"/>
        </w:rPr>
      </w:pPr>
      <w:r w:rsidRPr="002F05C2">
        <w:rPr>
          <w:rFonts w:ascii="Times New Roman" w:hAnsi="Times New Roman" w:cs="Times New Roman"/>
          <w:b/>
          <w:bCs/>
          <w:sz w:val="24"/>
          <w:szCs w:val="24"/>
          <w:lang w:val="en-US"/>
        </w:rPr>
        <w:t>Technical Requirements</w:t>
      </w:r>
    </w:p>
    <w:p w14:paraId="18191019" w14:textId="64BC250F" w:rsidR="007303E2" w:rsidRDefault="007303E2" w:rsidP="007303E2">
      <w:pPr>
        <w:pStyle w:val="ListParagraph"/>
        <w:numPr>
          <w:ilvl w:val="2"/>
          <w:numId w:val="1"/>
        </w:num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TA Services</w:t>
      </w:r>
    </w:p>
    <w:p w14:paraId="2578E1AF" w14:textId="1076C9E5"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The NTA services require a subscription token from the developer portal of the National Transport Authority (NTA) to access the data. The fair usage policy includes a limit of 5000 requests per day.</w:t>
      </w:r>
    </w:p>
    <w:p w14:paraId="60389424" w14:textId="16A31D18" w:rsidR="00BE21FD" w:rsidRPr="007303E2" w:rsidRDefault="00BE21FD"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lastRenderedPageBreak/>
        <w:t>Open-Meteo services</w:t>
      </w:r>
    </w:p>
    <w:p w14:paraId="66B08E50" w14:textId="14DB9513"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Open-Meteo is the data source for weather information. It does not require a subscription key. Open-Meteo is an open-source weather API and offers free access for non-commercial use.</w:t>
      </w:r>
    </w:p>
    <w:p w14:paraId="34344409" w14:textId="412E27EE" w:rsidR="00135F56" w:rsidRPr="007303E2" w:rsidRDefault="00135F56"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Database</w:t>
      </w:r>
    </w:p>
    <w:p w14:paraId="39D6BD32" w14:textId="281D43B9" w:rsidR="00317FD9" w:rsidRDefault="00297846" w:rsidP="0029784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17FD9" w:rsidRPr="00317FD9">
        <w:rPr>
          <w:rFonts w:ascii="Times New Roman" w:hAnsi="Times New Roman" w:cs="Times New Roman"/>
          <w:sz w:val="24"/>
          <w:szCs w:val="24"/>
          <w:lang w:val="en-US"/>
        </w:rPr>
        <w:t>The database requirement specifies the use of a SQL database. Initially, development was conducted using a MSSQL Server installed on localhost and connected via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 For deployment, MSSQL Server 2022 running on an Ubuntu virtual machine was chosen, and it was connected from the client using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The SQL scripts for creating the database and tables are provided in the Appendix.</w:t>
      </w:r>
    </w:p>
    <w:p w14:paraId="43DC35BC" w14:textId="1047F951" w:rsidR="00BE21FD" w:rsidRPr="007303E2" w:rsidRDefault="00BE21FD"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Python libraries</w:t>
      </w:r>
    </w:p>
    <w:p w14:paraId="0EEB2D84" w14:textId="6BFD7089" w:rsidR="004C1EF6" w:rsidRPr="004C1EF6" w:rsidRDefault="00E40B8F" w:rsidP="004C1EF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EF6">
        <w:rPr>
          <w:rFonts w:ascii="Times New Roman" w:hAnsi="Times New Roman" w:cs="Times New Roman"/>
          <w:sz w:val="24"/>
          <w:szCs w:val="24"/>
          <w:lang w:val="en-US"/>
        </w:rPr>
        <w:t>The</w:t>
      </w:r>
      <w:r w:rsidR="004C1EF6" w:rsidRPr="004C1EF6">
        <w:rPr>
          <w:rFonts w:ascii="Times New Roman" w:hAnsi="Times New Roman" w:cs="Times New Roman"/>
          <w:sz w:val="24"/>
          <w:szCs w:val="24"/>
          <w:lang w:val="en-US"/>
        </w:rPr>
        <w:t xml:space="preserve"> list of the Python libraries required for the development of both the NTA static loader and the periodic extraction engine, </w:t>
      </w:r>
      <w:r w:rsidR="004C1EF6">
        <w:rPr>
          <w:rFonts w:ascii="Times New Roman" w:hAnsi="Times New Roman" w:cs="Times New Roman"/>
          <w:sz w:val="24"/>
          <w:szCs w:val="24"/>
          <w:lang w:val="en-US"/>
        </w:rPr>
        <w:t>are given below:</w:t>
      </w:r>
    </w:p>
    <w:p w14:paraId="6F3DD1BB"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odbc: For connecting to and interacting with SQL databases.</w:t>
      </w:r>
    </w:p>
    <w:p w14:paraId="31A3D64A"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requests: For making HTTP requests to fetch data from the NTA services and Open-Meteo API.</w:t>
      </w:r>
    </w:p>
    <w:p w14:paraId="7560A953"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json: For parsing and working with JSON data.</w:t>
      </w:r>
    </w:p>
    <w:p w14:paraId="184CCA31"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csv: For reading and writing CSV files.</w:t>
      </w:r>
    </w:p>
    <w:p w14:paraId="54F58926"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zipfile: For extracting files from zip archives.</w:t>
      </w:r>
    </w:p>
    <w:p w14:paraId="6A9B5E5A" w14:textId="0459D928"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time: For time-related functions.</w:t>
      </w:r>
    </w:p>
    <w:p w14:paraId="657FA3F2"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datetime: For manipulating date and time objects.</w:t>
      </w:r>
    </w:p>
    <w:p w14:paraId="37B79521" w14:textId="6CC1616A" w:rsid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tz: For handling timezones and converting between different timezones.</w:t>
      </w:r>
    </w:p>
    <w:p w14:paraId="3979A2D9" w14:textId="2CC15789" w:rsidR="00A70907" w:rsidRPr="00A70907" w:rsidRDefault="00A70907" w:rsidP="00A7090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A70907">
        <w:rPr>
          <w:rFonts w:ascii="Times New Roman" w:hAnsi="Times New Roman" w:cs="Times New Roman"/>
          <w:sz w:val="24"/>
          <w:szCs w:val="24"/>
          <w:lang w:val="en-US"/>
        </w:rPr>
        <w:t xml:space="preserve"> list of the required Python libraries</w:t>
      </w:r>
      <w:r>
        <w:rPr>
          <w:rFonts w:ascii="Times New Roman" w:hAnsi="Times New Roman" w:cs="Times New Roman"/>
          <w:sz w:val="24"/>
          <w:szCs w:val="24"/>
          <w:lang w:val="en-US"/>
        </w:rPr>
        <w:t xml:space="preserve"> apart from the pyodbc libraries </w:t>
      </w:r>
      <w:r w:rsidRPr="00A70907">
        <w:rPr>
          <w:rFonts w:ascii="Times New Roman" w:hAnsi="Times New Roman" w:cs="Times New Roman"/>
          <w:sz w:val="24"/>
          <w:szCs w:val="24"/>
          <w:lang w:val="en-US"/>
        </w:rPr>
        <w:t>for the Dash app</w:t>
      </w:r>
      <w:r>
        <w:rPr>
          <w:rFonts w:ascii="Times New Roman" w:hAnsi="Times New Roman" w:cs="Times New Roman"/>
          <w:sz w:val="24"/>
          <w:szCs w:val="24"/>
          <w:lang w:val="en-US"/>
        </w:rPr>
        <w:t xml:space="preserve"> are given below:</w:t>
      </w:r>
    </w:p>
    <w:p w14:paraId="24CBD9E5"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lastRenderedPageBreak/>
        <w:t>dash: Core Dash library for creating the Dash app.</w:t>
      </w:r>
    </w:p>
    <w:p w14:paraId="3B72EB9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html_components</w:t>
      </w:r>
      <w:proofErr w:type="spellEnd"/>
      <w:r w:rsidRPr="00A70907">
        <w:rPr>
          <w:rFonts w:ascii="Times New Roman" w:hAnsi="Times New Roman" w:cs="Times New Roman"/>
          <w:sz w:val="24"/>
          <w:szCs w:val="24"/>
          <w:lang w:val="en-US"/>
        </w:rPr>
        <w:t>: For creating HTML elements in the Dash app.</w:t>
      </w:r>
    </w:p>
    <w:p w14:paraId="42C447E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core_components</w:t>
      </w:r>
      <w:proofErr w:type="spellEnd"/>
      <w:r w:rsidRPr="00A70907">
        <w:rPr>
          <w:rFonts w:ascii="Times New Roman" w:hAnsi="Times New Roman" w:cs="Times New Roman"/>
          <w:sz w:val="24"/>
          <w:szCs w:val="24"/>
          <w:lang w:val="en-US"/>
        </w:rPr>
        <w:t>: For creating interactive components like graphs, dropdowns, etc., in the Dash app.</w:t>
      </w:r>
    </w:p>
    <w:p w14:paraId="7F068F00"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table</w:t>
      </w:r>
      <w:proofErr w:type="spellEnd"/>
      <w:r w:rsidRPr="00A70907">
        <w:rPr>
          <w:rFonts w:ascii="Times New Roman" w:hAnsi="Times New Roman" w:cs="Times New Roman"/>
          <w:sz w:val="24"/>
          <w:szCs w:val="24"/>
          <w:lang w:val="en-US"/>
        </w:rPr>
        <w:t>: For creating tables within the Dash app.</w:t>
      </w:r>
    </w:p>
    <w:p w14:paraId="39A8F467"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dash.dependencies</w:t>
      </w:r>
      <w:proofErr w:type="spellEnd"/>
      <w:proofErr w:type="gramEnd"/>
      <w:r w:rsidRPr="00A70907">
        <w:rPr>
          <w:rFonts w:ascii="Times New Roman" w:hAnsi="Times New Roman" w:cs="Times New Roman"/>
          <w:sz w:val="24"/>
          <w:szCs w:val="24"/>
          <w:lang w:val="en-US"/>
        </w:rPr>
        <w:t>: For creating callbacks in the Dash app.</w:t>
      </w:r>
    </w:p>
    <w:p w14:paraId="21B4E19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express</w:t>
      </w:r>
      <w:proofErr w:type="spellEnd"/>
      <w:proofErr w:type="gramEnd"/>
      <w:r w:rsidRPr="00A70907">
        <w:rPr>
          <w:rFonts w:ascii="Times New Roman" w:hAnsi="Times New Roman" w:cs="Times New Roman"/>
          <w:sz w:val="24"/>
          <w:szCs w:val="24"/>
          <w:lang w:val="en-US"/>
        </w:rPr>
        <w:t>: For creating simple and intuitive plots.</w:t>
      </w:r>
    </w:p>
    <w:p w14:paraId="333E62D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andas: For data manipulation and analysis.</w:t>
      </w:r>
    </w:p>
    <w:p w14:paraId="7B6208BF"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graph</w:t>
      </w:r>
      <w:proofErr w:type="gramEnd"/>
      <w:r w:rsidRPr="00A70907">
        <w:rPr>
          <w:rFonts w:ascii="Times New Roman" w:hAnsi="Times New Roman" w:cs="Times New Roman"/>
          <w:sz w:val="24"/>
          <w:szCs w:val="24"/>
          <w:lang w:val="en-US"/>
        </w:rPr>
        <w:t>_objects</w:t>
      </w:r>
      <w:proofErr w:type="spellEnd"/>
      <w:r w:rsidRPr="00A70907">
        <w:rPr>
          <w:rFonts w:ascii="Times New Roman" w:hAnsi="Times New Roman" w:cs="Times New Roman"/>
          <w:sz w:val="24"/>
          <w:szCs w:val="24"/>
          <w:lang w:val="en-US"/>
        </w:rPr>
        <w:t>: For creating more complex and customizable plots.</w:t>
      </w:r>
    </w:p>
    <w:p w14:paraId="7AF68E41"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subplots</w:t>
      </w:r>
      <w:proofErr w:type="spellEnd"/>
      <w:proofErr w:type="gramEnd"/>
      <w:r w:rsidRPr="00A70907">
        <w:rPr>
          <w:rFonts w:ascii="Times New Roman" w:hAnsi="Times New Roman" w:cs="Times New Roman"/>
          <w:sz w:val="24"/>
          <w:szCs w:val="24"/>
          <w:lang w:val="en-US"/>
        </w:rPr>
        <w:t>: For creating subplot layouts in plots.</w:t>
      </w:r>
    </w:p>
    <w:p w14:paraId="0F0B8EBE" w14:textId="77777777" w:rsidR="00317FD9" w:rsidRDefault="00A70907" w:rsidP="00317FD9">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bootstrap_components</w:t>
      </w:r>
      <w:proofErr w:type="spellEnd"/>
      <w:r w:rsidRPr="00A70907">
        <w:rPr>
          <w:rFonts w:ascii="Times New Roman" w:hAnsi="Times New Roman" w:cs="Times New Roman"/>
          <w:sz w:val="24"/>
          <w:szCs w:val="24"/>
          <w:lang w:val="en-US"/>
        </w:rPr>
        <w:t>: For styling the Dash app with Bootstrap components.</w:t>
      </w:r>
    </w:p>
    <w:p w14:paraId="53E3F98F" w14:textId="2F33C996" w:rsidR="002F05C2" w:rsidRPr="007303E2" w:rsidRDefault="00371183" w:rsidP="007303E2">
      <w:pPr>
        <w:pStyle w:val="ListParagraph"/>
        <w:numPr>
          <w:ilvl w:val="2"/>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Infrastructure</w:t>
      </w:r>
      <w:r w:rsidR="00317FD9" w:rsidRPr="007303E2">
        <w:rPr>
          <w:rFonts w:ascii="Times New Roman" w:hAnsi="Times New Roman" w:cs="Times New Roman"/>
          <w:b/>
          <w:bCs/>
          <w:sz w:val="24"/>
          <w:szCs w:val="24"/>
          <w:lang w:val="en-US"/>
        </w:rPr>
        <w:t xml:space="preserve"> Requirements</w:t>
      </w:r>
    </w:p>
    <w:p w14:paraId="74E2A12A" w14:textId="0BA4992E" w:rsidR="00371183" w:rsidRDefault="00E40B8F"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71183" w:rsidRPr="00371183">
        <w:rPr>
          <w:rFonts w:ascii="Times New Roman" w:hAnsi="Times New Roman" w:cs="Times New Roman"/>
          <w:sz w:val="24"/>
          <w:szCs w:val="24"/>
          <w:lang w:val="en-US"/>
        </w:rPr>
        <w:t>The system prerequisites encompass the virtual machines necessary for deploying the database, extraction engine, and Dash application. Azure virtual machines are selected as the preferred cloud platform for installing the SQL database and deploying the periodic extraction engine.</w:t>
      </w:r>
      <w:r w:rsidR="00371183">
        <w:rPr>
          <w:rFonts w:ascii="Times New Roman" w:hAnsi="Times New Roman" w:cs="Times New Roman"/>
          <w:sz w:val="24"/>
          <w:szCs w:val="24"/>
          <w:lang w:val="en-US"/>
        </w:rPr>
        <w:t xml:space="preserve"> </w:t>
      </w:r>
      <w:r w:rsidR="00371183" w:rsidRPr="00371183">
        <w:rPr>
          <w:rFonts w:ascii="Times New Roman" w:hAnsi="Times New Roman" w:cs="Times New Roman"/>
          <w:sz w:val="24"/>
          <w:szCs w:val="24"/>
          <w:lang w:val="en-US"/>
        </w:rPr>
        <w:t>The Azure virtual machine is configured with the following specifications: Standard B2s (2 vCPUs, 4 GiB memory), running the Ubuntu 22.04 operating system, deployed in the UK South region (Zone 1).</w:t>
      </w:r>
    </w:p>
    <w:p w14:paraId="798EDBC3" w14:textId="1469D415" w:rsidR="007303E2" w:rsidRDefault="007303E2"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303E2">
        <w:rPr>
          <w:rFonts w:ascii="Times New Roman" w:hAnsi="Times New Roman" w:cs="Times New Roman"/>
          <w:sz w:val="24"/>
          <w:szCs w:val="24"/>
          <w:lang w:val="en-US"/>
        </w:rPr>
        <w:t xml:space="preserve">The Dash application is deployed on an AWS EC2 instance, running Canonical Ubuntu 22.04 LTS (amd64) server type t2.micro, with 8 GiB of storage. The deployment </w:t>
      </w:r>
      <w:r w:rsidRPr="007303E2">
        <w:rPr>
          <w:rFonts w:ascii="Times New Roman" w:hAnsi="Times New Roman" w:cs="Times New Roman"/>
          <w:sz w:val="24"/>
          <w:szCs w:val="24"/>
          <w:lang w:val="en-US"/>
        </w:rPr>
        <w:t>is in</w:t>
      </w:r>
      <w:r w:rsidRPr="007303E2">
        <w:rPr>
          <w:rFonts w:ascii="Times New Roman" w:hAnsi="Times New Roman" w:cs="Times New Roman"/>
          <w:sz w:val="24"/>
          <w:szCs w:val="24"/>
          <w:lang w:val="en-US"/>
        </w:rPr>
        <w:t xml:space="preserve"> the eu-west-1 region. This EC2 instance connects to the database installed on Azure.</w:t>
      </w:r>
      <w:r>
        <w:rPr>
          <w:rFonts w:ascii="Times New Roman" w:hAnsi="Times New Roman" w:cs="Times New Roman"/>
          <w:sz w:val="24"/>
          <w:szCs w:val="24"/>
          <w:lang w:val="en-US"/>
        </w:rPr>
        <w:t xml:space="preserve"> </w:t>
      </w:r>
      <w:r w:rsidRPr="007303E2">
        <w:rPr>
          <w:rFonts w:ascii="Times New Roman" w:hAnsi="Times New Roman" w:cs="Times New Roman"/>
          <w:sz w:val="24"/>
          <w:szCs w:val="24"/>
          <w:lang w:val="en-US"/>
        </w:rPr>
        <w:t xml:space="preserve">The rationale for utilizing two separate virtual </w:t>
      </w:r>
      <w:r>
        <w:rPr>
          <w:rFonts w:ascii="Times New Roman" w:hAnsi="Times New Roman" w:cs="Times New Roman"/>
          <w:sz w:val="24"/>
          <w:szCs w:val="24"/>
          <w:lang w:val="en-US"/>
        </w:rPr>
        <w:t>platforms</w:t>
      </w:r>
      <w:r w:rsidRPr="007303E2">
        <w:rPr>
          <w:rFonts w:ascii="Times New Roman" w:hAnsi="Times New Roman" w:cs="Times New Roman"/>
          <w:sz w:val="24"/>
          <w:szCs w:val="24"/>
          <w:lang w:val="en-US"/>
        </w:rPr>
        <w:t xml:space="preserve"> is to leverage additional computational power without incurring extra costs.</w:t>
      </w:r>
      <w:r w:rsidR="003B6E74">
        <w:rPr>
          <w:rFonts w:ascii="Times New Roman" w:hAnsi="Times New Roman" w:cs="Times New Roman"/>
          <w:sz w:val="24"/>
          <w:szCs w:val="24"/>
          <w:lang w:val="en-US"/>
        </w:rPr>
        <w:t xml:space="preserve"> </w:t>
      </w:r>
      <w:r w:rsidR="003B6E74" w:rsidRPr="003B6E74">
        <w:rPr>
          <w:rFonts w:ascii="Times New Roman" w:hAnsi="Times New Roman" w:cs="Times New Roman"/>
          <w:sz w:val="24"/>
          <w:szCs w:val="24"/>
          <w:lang w:val="en-US"/>
        </w:rPr>
        <w:t xml:space="preserve">A port forwarding program, ngrok, is configured on the EC2 machine to deliver the application </w:t>
      </w:r>
      <w:r w:rsidR="003B6E74" w:rsidRPr="003B6E74">
        <w:rPr>
          <w:rFonts w:ascii="Times New Roman" w:hAnsi="Times New Roman" w:cs="Times New Roman"/>
          <w:sz w:val="24"/>
          <w:szCs w:val="24"/>
          <w:lang w:val="en-US"/>
        </w:rPr>
        <w:lastRenderedPageBreak/>
        <w:t>through a secure port. The infrastructure requirements include an authToken generated from the ngrok website, which is necessary to configure ngrok on the EC2.</w:t>
      </w:r>
    </w:p>
    <w:p w14:paraId="72AC70B4" w14:textId="77777777" w:rsidR="007303E2" w:rsidRPr="00317FD9" w:rsidRDefault="007303E2" w:rsidP="00371183">
      <w:pPr>
        <w:pStyle w:val="ListParagraph"/>
        <w:spacing w:line="480" w:lineRule="auto"/>
        <w:jc w:val="both"/>
        <w:rPr>
          <w:rFonts w:ascii="Times New Roman" w:hAnsi="Times New Roman" w:cs="Times New Roman"/>
          <w:sz w:val="24"/>
          <w:szCs w:val="24"/>
          <w:lang w:val="en-US"/>
        </w:rPr>
      </w:pPr>
    </w:p>
    <w:p w14:paraId="002CC9A4" w14:textId="56491565" w:rsidR="00AA48E5" w:rsidRDefault="00AA48E5" w:rsidP="007303E2">
      <w:pPr>
        <w:pStyle w:val="ListParagraph"/>
        <w:numPr>
          <w:ilvl w:val="1"/>
          <w:numId w:val="1"/>
        </w:numPr>
        <w:spacing w:line="480" w:lineRule="auto"/>
        <w:jc w:val="both"/>
        <w:rPr>
          <w:rFonts w:ascii="Times New Roman" w:hAnsi="Times New Roman" w:cs="Times New Roman"/>
          <w:b/>
          <w:bCs/>
          <w:sz w:val="24"/>
          <w:szCs w:val="24"/>
          <w:lang w:val="en-US"/>
        </w:rPr>
      </w:pPr>
      <w:r w:rsidRPr="007303E2">
        <w:rPr>
          <w:rFonts w:ascii="Times New Roman" w:hAnsi="Times New Roman" w:cs="Times New Roman"/>
          <w:b/>
          <w:bCs/>
          <w:sz w:val="24"/>
          <w:szCs w:val="24"/>
          <w:lang w:val="en-US"/>
        </w:rPr>
        <w:t>TOOLS USED</w:t>
      </w:r>
    </w:p>
    <w:p w14:paraId="4A710FCA" w14:textId="00B17724" w:rsidR="00676AA4" w:rsidRPr="00676AA4" w:rsidRDefault="00E40B8F" w:rsidP="00676AA4">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76AA4" w:rsidRPr="00676AA4">
        <w:rPr>
          <w:rFonts w:ascii="Times New Roman" w:hAnsi="Times New Roman" w:cs="Times New Roman"/>
          <w:sz w:val="24"/>
          <w:szCs w:val="24"/>
          <w:lang w:val="en-US"/>
        </w:rPr>
        <w:t xml:space="preserve">The development process involved the use of several tools for analysis, </w:t>
      </w:r>
      <w:r w:rsidR="00676AA4">
        <w:rPr>
          <w:rFonts w:ascii="Times New Roman" w:hAnsi="Times New Roman" w:cs="Times New Roman"/>
          <w:sz w:val="24"/>
          <w:szCs w:val="24"/>
          <w:lang w:val="en-US"/>
        </w:rPr>
        <w:t>coding</w:t>
      </w:r>
      <w:r w:rsidR="00676AA4" w:rsidRPr="00676AA4">
        <w:rPr>
          <w:rFonts w:ascii="Times New Roman" w:hAnsi="Times New Roman" w:cs="Times New Roman"/>
          <w:sz w:val="24"/>
          <w:szCs w:val="24"/>
          <w:lang w:val="en-US"/>
        </w:rPr>
        <w:t xml:space="preserve">, and </w:t>
      </w:r>
      <w:r w:rsidR="00676AA4">
        <w:rPr>
          <w:rFonts w:ascii="Times New Roman" w:hAnsi="Times New Roman" w:cs="Times New Roman"/>
          <w:sz w:val="24"/>
          <w:szCs w:val="24"/>
          <w:lang w:val="en-US"/>
        </w:rPr>
        <w:t>testing</w:t>
      </w:r>
      <w:r w:rsidR="00676AA4" w:rsidRPr="00676AA4">
        <w:rPr>
          <w:rFonts w:ascii="Times New Roman" w:hAnsi="Times New Roman" w:cs="Times New Roman"/>
          <w:sz w:val="24"/>
          <w:szCs w:val="24"/>
          <w:lang w:val="en-US"/>
        </w:rPr>
        <w:t>:</w:t>
      </w:r>
    </w:p>
    <w:p w14:paraId="6E77A2C7" w14:textId="0090E332"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Postman: Utilized for testing and analyzing various web services such as GTFS-R and Open-Meteo.</w:t>
      </w:r>
    </w:p>
    <w:p w14:paraId="7EACA9CB" w14:textId="0BE611C7"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 xml:space="preserve">SQL Server Management Studio 19: Employed for creating and accessing tables </w:t>
      </w:r>
      <w:r>
        <w:rPr>
          <w:rFonts w:ascii="Times New Roman" w:hAnsi="Times New Roman" w:cs="Times New Roman"/>
          <w:sz w:val="24"/>
          <w:szCs w:val="24"/>
          <w:lang w:val="en-US"/>
        </w:rPr>
        <w:t>from</w:t>
      </w:r>
      <w:r w:rsidRPr="00676AA4">
        <w:rPr>
          <w:rFonts w:ascii="Times New Roman" w:hAnsi="Times New Roman" w:cs="Times New Roman"/>
          <w:sz w:val="24"/>
          <w:szCs w:val="24"/>
          <w:lang w:val="en-US"/>
        </w:rPr>
        <w:t xml:space="preserve"> the master database.</w:t>
      </w:r>
    </w:p>
    <w:p w14:paraId="40FADA8A" w14:textId="5B12F12A"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Visual Studio Code: Used as the primary code editor.</w:t>
      </w:r>
    </w:p>
    <w:p w14:paraId="729EBB78" w14:textId="4E83376E"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Git Desktop: Facilitated version control and pushing of code to GitHub.</w:t>
      </w:r>
    </w:p>
    <w:p w14:paraId="7BB88F03" w14:textId="1343CF7F" w:rsidR="007303E2"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Notepad++: Utilized for initial analysis of various file types, including CSV and SQL files.</w:t>
      </w:r>
    </w:p>
    <w:p w14:paraId="7E6FC97D" w14:textId="6F02272F" w:rsidR="00711122" w:rsidRDefault="00711122" w:rsidP="00711122">
      <w:pPr>
        <w:pStyle w:val="ListParagraph"/>
        <w:numPr>
          <w:ilvl w:val="1"/>
          <w:numId w:val="1"/>
        </w:numPr>
        <w:spacing w:line="480" w:lineRule="auto"/>
        <w:jc w:val="both"/>
        <w:rPr>
          <w:rFonts w:ascii="Times New Roman" w:hAnsi="Times New Roman" w:cs="Times New Roman"/>
          <w:b/>
          <w:bCs/>
          <w:sz w:val="24"/>
          <w:szCs w:val="24"/>
          <w:lang w:val="en-US"/>
        </w:rPr>
      </w:pPr>
      <w:r w:rsidRPr="00711122">
        <w:rPr>
          <w:rFonts w:ascii="Times New Roman" w:hAnsi="Times New Roman" w:cs="Times New Roman"/>
          <w:b/>
          <w:bCs/>
          <w:sz w:val="24"/>
          <w:szCs w:val="24"/>
          <w:lang w:val="en-US"/>
        </w:rPr>
        <w:t>Development Process</w:t>
      </w:r>
    </w:p>
    <w:p w14:paraId="018750A7" w14:textId="754AC7FD" w:rsid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e development process followed a straightforward and systematic approach, progressing through each module in a linear fashion. It began with the creation of the NTA static loader module, responsible for uploading NTA static files into the master database and establishing route mappings with route IDs and</w:t>
      </w:r>
      <w:r w:rsidR="0024605A">
        <w:rPr>
          <w:rFonts w:ascii="Times New Roman" w:hAnsi="Times New Roman" w:cs="Times New Roman"/>
          <w:sz w:val="24"/>
          <w:szCs w:val="24"/>
          <w:lang w:val="en-US"/>
        </w:rPr>
        <w:t xml:space="preserve"> route</w:t>
      </w:r>
      <w:r w:rsidR="0024605A" w:rsidRPr="0024605A">
        <w:rPr>
          <w:rFonts w:ascii="Times New Roman" w:hAnsi="Times New Roman" w:cs="Times New Roman"/>
          <w:sz w:val="24"/>
          <w:szCs w:val="24"/>
          <w:lang w:val="en-US"/>
        </w:rPr>
        <w:t xml:space="preserve"> short names. Subsequently, the extraction engine was developed, followed by the format converter. The extraction engine encompassed the retrieval of delay values from real-time GTFS-R data and the calculation of delay values using the delay calculator module. Additionally, weather parameters were fetched and stored in the master database. The Dash app was then created, starting with the </w:t>
      </w:r>
      <w:r w:rsidR="0024605A" w:rsidRPr="0024605A">
        <w:rPr>
          <w:rFonts w:ascii="Times New Roman" w:hAnsi="Times New Roman" w:cs="Times New Roman"/>
          <w:sz w:val="24"/>
          <w:szCs w:val="24"/>
          <w:lang w:val="en-US"/>
        </w:rPr>
        <w:lastRenderedPageBreak/>
        <w:t xml:space="preserve">creation of an initial Dash </w:t>
      </w:r>
      <w:r w:rsidR="0024605A" w:rsidRPr="0024605A">
        <w:rPr>
          <w:rFonts w:ascii="Times New Roman" w:hAnsi="Times New Roman" w:cs="Times New Roman"/>
          <w:sz w:val="24"/>
          <w:szCs w:val="24"/>
          <w:lang w:val="en-US"/>
        </w:rPr>
        <w:t>app,</w:t>
      </w:r>
      <w:r w:rsidR="0024605A" w:rsidRPr="0024605A">
        <w:rPr>
          <w:rFonts w:ascii="Times New Roman" w:hAnsi="Times New Roman" w:cs="Times New Roman"/>
          <w:sz w:val="24"/>
          <w:szCs w:val="24"/>
          <w:lang w:val="en-US"/>
        </w:rPr>
        <w:t xml:space="preserve"> and subsequently adding plots to the application. Dash callbacks were implemented to enable user interactions on the dashboard.</w:t>
      </w:r>
    </w:p>
    <w:p w14:paraId="1A3382DE" w14:textId="0144A0D0" w:rsidR="0024605A" w:rsidRDefault="0024605A" w:rsidP="0024605A">
      <w:pPr>
        <w:pStyle w:val="ListParagraph"/>
        <w:numPr>
          <w:ilvl w:val="1"/>
          <w:numId w:val="1"/>
        </w:numPr>
        <w:spacing w:line="480" w:lineRule="auto"/>
        <w:jc w:val="both"/>
        <w:rPr>
          <w:rFonts w:ascii="Times New Roman" w:hAnsi="Times New Roman" w:cs="Times New Roman"/>
          <w:b/>
          <w:bCs/>
          <w:sz w:val="24"/>
          <w:szCs w:val="24"/>
          <w:lang w:val="en-US"/>
        </w:rPr>
      </w:pPr>
      <w:r w:rsidRPr="0024605A">
        <w:rPr>
          <w:rFonts w:ascii="Times New Roman" w:hAnsi="Times New Roman" w:cs="Times New Roman"/>
          <w:b/>
          <w:bCs/>
          <w:sz w:val="24"/>
          <w:szCs w:val="24"/>
          <w:lang w:val="en-US"/>
        </w:rPr>
        <w:t>Version Handling</w:t>
      </w:r>
    </w:p>
    <w:p w14:paraId="61C569F6" w14:textId="5348C5F8" w:rsidR="0024605A" w:rsidRP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roughout the process, version control and code backup were maintained using G</w:t>
      </w:r>
      <w:r w:rsidR="0024605A">
        <w:rPr>
          <w:rFonts w:ascii="Times New Roman" w:hAnsi="Times New Roman" w:cs="Times New Roman"/>
          <w:sz w:val="24"/>
          <w:szCs w:val="24"/>
          <w:lang w:val="en-US"/>
        </w:rPr>
        <w:t>it</w:t>
      </w:r>
      <w:r w:rsidR="0024605A" w:rsidRPr="0024605A">
        <w:rPr>
          <w:rFonts w:ascii="Times New Roman" w:hAnsi="Times New Roman" w:cs="Times New Roman"/>
          <w:sz w:val="24"/>
          <w:szCs w:val="24"/>
          <w:lang w:val="en-US"/>
        </w:rPr>
        <w:t>.</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Git allows you to track changes made to your codebase over time. </w:t>
      </w:r>
      <w:r w:rsidR="0024605A">
        <w:rPr>
          <w:rFonts w:ascii="Times New Roman" w:hAnsi="Times New Roman" w:cs="Times New Roman"/>
          <w:sz w:val="24"/>
          <w:szCs w:val="24"/>
          <w:lang w:val="en-US"/>
        </w:rPr>
        <w:t>Git helps to</w:t>
      </w:r>
      <w:r w:rsidR="0024605A" w:rsidRPr="0024605A">
        <w:rPr>
          <w:rFonts w:ascii="Times New Roman" w:hAnsi="Times New Roman" w:cs="Times New Roman"/>
          <w:sz w:val="24"/>
          <w:szCs w:val="24"/>
          <w:lang w:val="en-US"/>
        </w:rPr>
        <w:t xml:space="preserve"> easily undo changes or revert to previous versions of </w:t>
      </w:r>
      <w:r w:rsidR="0024605A">
        <w:rPr>
          <w:rFonts w:ascii="Times New Roman" w:hAnsi="Times New Roman" w:cs="Times New Roman"/>
          <w:sz w:val="24"/>
          <w:szCs w:val="24"/>
          <w:lang w:val="en-US"/>
        </w:rPr>
        <w:t>the</w:t>
      </w:r>
      <w:r w:rsidR="0024605A" w:rsidRPr="0024605A">
        <w:rPr>
          <w:rFonts w:ascii="Times New Roman" w:hAnsi="Times New Roman" w:cs="Times New Roman"/>
          <w:sz w:val="24"/>
          <w:szCs w:val="24"/>
          <w:lang w:val="en-US"/>
        </w:rPr>
        <w:t xml:space="preserve"> code. This capability provides a safety net, allowing to experiment freely without fear of irreversible consequences. If a mistake is made, it's usually straightforward to roll back to a </w:t>
      </w:r>
      <w:r w:rsidR="0024605A" w:rsidRPr="0024605A">
        <w:rPr>
          <w:rFonts w:ascii="Times New Roman" w:hAnsi="Times New Roman" w:cs="Times New Roman"/>
          <w:sz w:val="24"/>
          <w:szCs w:val="24"/>
          <w:lang w:val="en-US"/>
        </w:rPr>
        <w:t>well-known</w:t>
      </w:r>
      <w:r w:rsidR="0024605A" w:rsidRP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state.</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The GitHub Desktop tool was utilized for committing and pushing code changes to the repository.</w:t>
      </w:r>
      <w:r w:rsidR="0024605A" w:rsidRPr="0024605A">
        <w:rPr>
          <w:rFonts w:ascii="Times New Roman" w:hAnsi="Times New Roman" w:cs="Times New Roman"/>
          <w:sz w:val="24"/>
          <w:szCs w:val="24"/>
          <w:lang w:val="en-US"/>
        </w:rPr>
        <w:t xml:space="preserve"> The</w:t>
      </w:r>
      <w:r w:rsidR="0024605A" w:rsidRPr="0024605A">
        <w:rPr>
          <w:rFonts w:ascii="Times New Roman" w:hAnsi="Times New Roman" w:cs="Times New Roman"/>
          <w:sz w:val="24"/>
          <w:szCs w:val="24"/>
          <w:lang w:val="en-US"/>
        </w:rPr>
        <w:t xml:space="preserve"> </w:t>
      </w:r>
      <w:r w:rsidR="0024605A">
        <w:rPr>
          <w:rFonts w:ascii="Times New Roman" w:hAnsi="Times New Roman" w:cs="Times New Roman"/>
          <w:sz w:val="24"/>
          <w:szCs w:val="24"/>
          <w:lang w:val="en-US"/>
        </w:rPr>
        <w:t>Git</w:t>
      </w:r>
      <w:r w:rsidR="0024605A" w:rsidRPr="0024605A">
        <w:rPr>
          <w:rFonts w:ascii="Times New Roman" w:hAnsi="Times New Roman" w:cs="Times New Roman"/>
          <w:sz w:val="24"/>
          <w:szCs w:val="24"/>
          <w:lang w:val="en-US"/>
        </w:rPr>
        <w:t xml:space="preserve"> repository link can be found in the appendix.</w:t>
      </w:r>
    </w:p>
    <w:p w14:paraId="750BF143" w14:textId="2C025478" w:rsidR="00184A55" w:rsidRDefault="00184A55" w:rsidP="0024605A">
      <w:pPr>
        <w:pStyle w:val="ListParagraph"/>
        <w:numPr>
          <w:ilvl w:val="1"/>
          <w:numId w:val="1"/>
        </w:numPr>
        <w:spacing w:line="480" w:lineRule="auto"/>
        <w:jc w:val="both"/>
        <w:rPr>
          <w:rFonts w:ascii="Times New Roman" w:hAnsi="Times New Roman" w:cs="Times New Roman"/>
          <w:b/>
          <w:bCs/>
          <w:sz w:val="24"/>
          <w:szCs w:val="24"/>
          <w:lang w:val="en-US"/>
        </w:rPr>
      </w:pPr>
      <w:r w:rsidRPr="0024605A">
        <w:rPr>
          <w:rFonts w:ascii="Times New Roman" w:hAnsi="Times New Roman" w:cs="Times New Roman"/>
          <w:b/>
          <w:bCs/>
          <w:sz w:val="24"/>
          <w:szCs w:val="24"/>
          <w:lang w:val="en-US"/>
        </w:rPr>
        <w:t>Deployment</w:t>
      </w:r>
    </w:p>
    <w:p w14:paraId="710819A1" w14:textId="728755C8" w:rsidR="006248E2" w:rsidRDefault="00E40B8F"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248E2" w:rsidRPr="006248E2">
        <w:rPr>
          <w:rFonts w:ascii="Times New Roman" w:hAnsi="Times New Roman" w:cs="Times New Roman"/>
          <w:sz w:val="24"/>
          <w:szCs w:val="24"/>
          <w:lang w:val="en-US"/>
        </w:rPr>
        <w:t xml:space="preserve">Deploying the code to a cloud-based system was deemed necessary due to the requirement for periodic execution of the extraction engine </w:t>
      </w:r>
      <w:r w:rsidR="006248E2">
        <w:rPr>
          <w:rFonts w:ascii="Times New Roman" w:hAnsi="Times New Roman" w:cs="Times New Roman"/>
          <w:sz w:val="24"/>
          <w:szCs w:val="24"/>
          <w:lang w:val="en-US"/>
        </w:rPr>
        <w:t xml:space="preserve">in </w:t>
      </w:r>
      <w:r w:rsidR="006248E2" w:rsidRPr="006248E2">
        <w:rPr>
          <w:rFonts w:ascii="Times New Roman" w:hAnsi="Times New Roman" w:cs="Times New Roman"/>
          <w:sz w:val="24"/>
          <w:szCs w:val="24"/>
          <w:lang w:val="en-US"/>
        </w:rPr>
        <w:t>every 30 minutes to fetch real-time weather and delay data. Additionally, the database needed to be deployed on the cloud, which was accomplished by setting up a SQL server database on an Azure virtual machine. It was crucial to expedite this deployment process to ensure that the dashboard could utilize the data available post-deployment of the database and extraction engine.</w:t>
      </w:r>
      <w:r>
        <w:rPr>
          <w:rFonts w:ascii="Times New Roman" w:hAnsi="Times New Roman" w:cs="Times New Roman"/>
          <w:sz w:val="24"/>
          <w:szCs w:val="24"/>
          <w:lang w:val="en-US"/>
        </w:rPr>
        <w:t xml:space="preserve"> </w:t>
      </w:r>
    </w:p>
    <w:p w14:paraId="3438FA35" w14:textId="03199206" w:rsidR="00297846" w:rsidRDefault="00297846"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97846">
        <w:rPr>
          <w:rFonts w:ascii="Times New Roman" w:hAnsi="Times New Roman" w:cs="Times New Roman"/>
          <w:sz w:val="24"/>
          <w:szCs w:val="24"/>
          <w:lang w:val="en-US"/>
        </w:rPr>
        <w:t>The extraction engine automatically triggers the NTA static loader module under two conditions: firstly, if it's the initial execution of the extraction engine, and secondly, if there's a static data refresh problem</w:t>
      </w:r>
      <w:r>
        <w:rPr>
          <w:rFonts w:ascii="Times New Roman" w:hAnsi="Times New Roman" w:cs="Times New Roman"/>
          <w:sz w:val="24"/>
          <w:szCs w:val="24"/>
          <w:lang w:val="en-US"/>
        </w:rPr>
        <w:t xml:space="preserve"> happened</w:t>
      </w:r>
      <w:r w:rsidRPr="0029784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The extraction engine is scheduled to run using cronjobs.</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 xml:space="preserve">The cron command-line utility is a job scheduler on Unix-like operating systems. </w:t>
      </w:r>
      <w:r>
        <w:rPr>
          <w:rFonts w:ascii="Times New Roman" w:hAnsi="Times New Roman" w:cs="Times New Roman"/>
          <w:sz w:val="24"/>
          <w:szCs w:val="24"/>
          <w:lang w:val="en-US"/>
        </w:rPr>
        <w:t>C</w:t>
      </w:r>
      <w:r w:rsidRPr="00297846">
        <w:rPr>
          <w:rFonts w:ascii="Times New Roman" w:hAnsi="Times New Roman" w:cs="Times New Roman"/>
          <w:sz w:val="24"/>
          <w:szCs w:val="24"/>
          <w:lang w:val="en-US"/>
        </w:rPr>
        <w:t>ron</w:t>
      </w:r>
      <w:r>
        <w:rPr>
          <w:rFonts w:ascii="Times New Roman" w:hAnsi="Times New Roman" w:cs="Times New Roman"/>
          <w:sz w:val="24"/>
          <w:szCs w:val="24"/>
          <w:lang w:val="en-US"/>
        </w:rPr>
        <w:t>jobs</w:t>
      </w:r>
      <w:r w:rsidRPr="00297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help </w:t>
      </w:r>
      <w:r w:rsidRPr="00297846">
        <w:rPr>
          <w:rFonts w:ascii="Times New Roman" w:hAnsi="Times New Roman" w:cs="Times New Roman"/>
          <w:sz w:val="24"/>
          <w:szCs w:val="24"/>
          <w:lang w:val="en-US"/>
        </w:rPr>
        <w:t>to schedule jobs (commands or shell scripts), to run periodically at fixed times, dates, or interva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qnWf2lX","properties":{"formattedCitation":"(\\uc0\\u8216{}Cron\\uc0\\u8217{}, https://en.wikipedia.org/wiki/Cron)","plainCitation":"(‘Cron’, https://en.wikipedia.org/wiki/Cron)","noteIndex":0},"citationItems":[{"id":79,"uris":["http://zotero.org/users/local/sk83j96w/items/ZJ5K96A2"],"itemData":{"id":79,"type":"entry-encyclopedia","title":"Cron","URL":"https://en.wikipedia.org/wiki/Cron","issued":{"literal":"https://en.wikipedia.org/wiki/Cron"}}}],"schema":"https://github.com/citation-style-language/schema/raw/master/csl-citation.json"} </w:instrText>
      </w:r>
      <w:r>
        <w:rPr>
          <w:rFonts w:ascii="Times New Roman" w:hAnsi="Times New Roman" w:cs="Times New Roman"/>
          <w:sz w:val="24"/>
          <w:szCs w:val="24"/>
          <w:lang w:val="en-US"/>
        </w:rPr>
        <w:fldChar w:fldCharType="separate"/>
      </w:r>
      <w:r w:rsidRPr="00297846">
        <w:rPr>
          <w:rFonts w:ascii="Times New Roman" w:hAnsi="Times New Roman" w:cs="Times New Roman"/>
          <w:kern w:val="0"/>
          <w:sz w:val="24"/>
        </w:rPr>
        <w:t>(‘Cron’, https://en.wikipedia.org/wiki/Cron)</w:t>
      </w:r>
      <w:r>
        <w:rPr>
          <w:rFonts w:ascii="Times New Roman" w:hAnsi="Times New Roman" w:cs="Times New Roman"/>
          <w:sz w:val="24"/>
          <w:szCs w:val="24"/>
          <w:lang w:val="en-US"/>
        </w:rPr>
        <w:fldChar w:fldCharType="end"/>
      </w:r>
      <w:r w:rsidRPr="00297846">
        <w:rPr>
          <w:rFonts w:ascii="Times New Roman" w:hAnsi="Times New Roman" w:cs="Times New Roman"/>
          <w:sz w:val="24"/>
          <w:szCs w:val="24"/>
          <w:lang w:val="en-US"/>
        </w:rPr>
        <w:t>.</w:t>
      </w:r>
    </w:p>
    <w:p w14:paraId="0BF1BD01" w14:textId="300C3F8D" w:rsidR="00297846" w:rsidRPr="006248E2" w:rsidRDefault="00307755"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307755">
        <w:rPr>
          <w:rFonts w:ascii="Times New Roman" w:hAnsi="Times New Roman" w:cs="Times New Roman"/>
          <w:sz w:val="24"/>
          <w:szCs w:val="24"/>
          <w:lang w:val="en-US"/>
        </w:rPr>
        <w:t>The Dash</w:t>
      </w:r>
      <w:r>
        <w:rPr>
          <w:rFonts w:ascii="Times New Roman" w:hAnsi="Times New Roman" w:cs="Times New Roman"/>
          <w:sz w:val="24"/>
          <w:szCs w:val="24"/>
          <w:lang w:val="en-US"/>
        </w:rPr>
        <w:t>board</w:t>
      </w:r>
      <w:r w:rsidRPr="00307755">
        <w:rPr>
          <w:rFonts w:ascii="Times New Roman" w:hAnsi="Times New Roman" w:cs="Times New Roman"/>
          <w:sz w:val="24"/>
          <w:szCs w:val="24"/>
          <w:lang w:val="en-US"/>
        </w:rPr>
        <w:t xml:space="preserve"> app</w:t>
      </w:r>
      <w:r>
        <w:rPr>
          <w:rFonts w:ascii="Times New Roman" w:hAnsi="Times New Roman" w:cs="Times New Roman"/>
          <w:sz w:val="24"/>
          <w:szCs w:val="24"/>
          <w:lang w:val="en-US"/>
        </w:rPr>
        <w:t>lication</w:t>
      </w:r>
      <w:r w:rsidRPr="00307755">
        <w:rPr>
          <w:rFonts w:ascii="Times New Roman" w:hAnsi="Times New Roman" w:cs="Times New Roman"/>
          <w:sz w:val="24"/>
          <w:szCs w:val="24"/>
          <w:lang w:val="en-US"/>
        </w:rPr>
        <w:t xml:space="preserve"> is deployed on an AWS EC2 instance by installing the necessary prerequisites and cloning the code from GitHub. The procedure involved enabling network traffic on both HTTP and HTTPS ports of the </w:t>
      </w:r>
      <w:r>
        <w:rPr>
          <w:rFonts w:ascii="Times New Roman" w:hAnsi="Times New Roman" w:cs="Times New Roman"/>
          <w:sz w:val="24"/>
          <w:szCs w:val="24"/>
          <w:lang w:val="en-US"/>
        </w:rPr>
        <w:t xml:space="preserve">network interface of </w:t>
      </w:r>
      <w:r w:rsidRPr="00307755">
        <w:rPr>
          <w:rFonts w:ascii="Times New Roman" w:hAnsi="Times New Roman" w:cs="Times New Roman"/>
          <w:sz w:val="24"/>
          <w:szCs w:val="24"/>
          <w:lang w:val="en-US"/>
        </w:rPr>
        <w:t>EC2 instance.</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To ensure the application runs on a secure port, a port forwarding program is set up.</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globally distributed reverse proxy that secures, </w:t>
      </w:r>
      <w:r w:rsidRPr="00307755">
        <w:rPr>
          <w:rFonts w:ascii="Times New Roman" w:hAnsi="Times New Roman" w:cs="Times New Roman"/>
          <w:sz w:val="24"/>
          <w:szCs w:val="24"/>
          <w:lang w:val="en-US"/>
        </w:rPr>
        <w:t>protects,</w:t>
      </w:r>
      <w:r w:rsidRPr="00307755">
        <w:rPr>
          <w:rFonts w:ascii="Times New Roman" w:hAnsi="Times New Roman" w:cs="Times New Roman"/>
          <w:sz w:val="24"/>
          <w:szCs w:val="24"/>
          <w:lang w:val="en-US"/>
        </w:rPr>
        <w:t xml:space="preserve"> and accelerates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applications and network services, no matter where </w:t>
      </w:r>
      <w:r>
        <w:rPr>
          <w:rFonts w:ascii="Times New Roman" w:hAnsi="Times New Roman" w:cs="Times New Roman"/>
          <w:sz w:val="24"/>
          <w:szCs w:val="24"/>
          <w:lang w:val="en-US"/>
        </w:rPr>
        <w:t>the application is running</w:t>
      </w:r>
      <w:r w:rsidRPr="003077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unified ingress platform because it combines all the components to deliver traffic from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services to the internet into on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PF3W3nv","properties":{"formattedCitation":"(\\uc0\\u8216{}ngrok\\uc0\\u8217{}, 2024)","plainCitation":"(‘ngrok’, 2024)","noteIndex":0},"citationItems":[{"id":77,"uris":["http://zotero.org/users/local/sk83j96w/items/RUUHCQ4Q"],"itemData":{"id":77,"type":"document","title":"ngrok","URL":"https://dashboard.ngrok.com/get-started/setup/linux","issued":{"date-parts":[["2024"]]}}}],"schema":"https://github.com/citation-style-language/schema/raw/master/csl-citation.json"} </w:instrText>
      </w:r>
      <w:r>
        <w:rPr>
          <w:rFonts w:ascii="Times New Roman" w:hAnsi="Times New Roman" w:cs="Times New Roman"/>
          <w:sz w:val="24"/>
          <w:szCs w:val="24"/>
          <w:lang w:val="en-US"/>
        </w:rPr>
        <w:fldChar w:fldCharType="separate"/>
      </w:r>
      <w:r w:rsidRPr="00307755">
        <w:rPr>
          <w:rFonts w:ascii="Times New Roman" w:hAnsi="Times New Roman" w:cs="Times New Roman"/>
          <w:kern w:val="0"/>
          <w:sz w:val="24"/>
        </w:rPr>
        <w:t>(‘ngrok’, 2024)</w:t>
      </w:r>
      <w:r>
        <w:rPr>
          <w:rFonts w:ascii="Times New Roman" w:hAnsi="Times New Roman" w:cs="Times New Roman"/>
          <w:sz w:val="24"/>
          <w:szCs w:val="24"/>
          <w:lang w:val="en-US"/>
        </w:rPr>
        <w:fldChar w:fldCharType="end"/>
      </w:r>
      <w:r w:rsidRPr="00307755">
        <w:rPr>
          <w:rFonts w:ascii="Times New Roman" w:hAnsi="Times New Roman" w:cs="Times New Roman"/>
          <w:sz w:val="24"/>
          <w:szCs w:val="24"/>
          <w:lang w:val="en-US"/>
        </w:rPr>
        <w:t>.</w:t>
      </w:r>
      <w:r w:rsidR="00A77A2E">
        <w:rPr>
          <w:rFonts w:ascii="Times New Roman" w:hAnsi="Times New Roman" w:cs="Times New Roman"/>
          <w:sz w:val="24"/>
          <w:szCs w:val="24"/>
          <w:lang w:val="en-US"/>
        </w:rPr>
        <w:t xml:space="preserve"> </w:t>
      </w:r>
      <w:r w:rsidR="00A77A2E" w:rsidRPr="00A77A2E">
        <w:rPr>
          <w:rFonts w:ascii="Times New Roman" w:hAnsi="Times New Roman" w:cs="Times New Roman"/>
          <w:sz w:val="24"/>
          <w:szCs w:val="24"/>
          <w:lang w:val="en-US"/>
        </w:rPr>
        <w:t xml:space="preserve">To configure the application port to a secured port, the pregenerated authToken must be configured on the EC2 instance. Then, the secured tunnel can be started by providing the pregenerated domain name and the application port, ensuring that the application runs securely </w:t>
      </w:r>
      <w:r w:rsidR="00A77A2E">
        <w:rPr>
          <w:rFonts w:ascii="Times New Roman" w:hAnsi="Times New Roman" w:cs="Times New Roman"/>
          <w:sz w:val="24"/>
          <w:szCs w:val="24"/>
          <w:lang w:val="en-US"/>
        </w:rPr>
        <w:t>in</w:t>
      </w:r>
      <w:r w:rsidR="00A77A2E" w:rsidRPr="00A77A2E">
        <w:rPr>
          <w:rFonts w:ascii="Times New Roman" w:hAnsi="Times New Roman" w:cs="Times New Roman"/>
          <w:sz w:val="24"/>
          <w:szCs w:val="24"/>
          <w:lang w:val="en-US"/>
        </w:rPr>
        <w:t xml:space="preserve"> the given domain name.</w:t>
      </w:r>
    </w:p>
    <w:p w14:paraId="49AB9C59" w14:textId="255AB972" w:rsidR="002F05C2" w:rsidRDefault="00711122" w:rsidP="00725E9E">
      <w:pPr>
        <w:pStyle w:val="ListParagraph"/>
        <w:numPr>
          <w:ilvl w:val="1"/>
          <w:numId w:val="1"/>
        </w:numPr>
        <w:spacing w:line="480" w:lineRule="auto"/>
        <w:jc w:val="both"/>
        <w:rPr>
          <w:rFonts w:ascii="Times New Roman" w:hAnsi="Times New Roman" w:cs="Times New Roman"/>
          <w:b/>
          <w:bCs/>
          <w:sz w:val="24"/>
          <w:szCs w:val="24"/>
          <w:lang w:val="en-US"/>
        </w:rPr>
      </w:pPr>
      <w:r w:rsidRPr="00725E9E">
        <w:rPr>
          <w:rFonts w:ascii="Times New Roman" w:hAnsi="Times New Roman" w:cs="Times New Roman"/>
          <w:b/>
          <w:bCs/>
          <w:sz w:val="24"/>
          <w:szCs w:val="24"/>
          <w:lang w:val="en-US"/>
        </w:rPr>
        <w:t>Testing</w:t>
      </w:r>
    </w:p>
    <w:p w14:paraId="78D13753" w14:textId="5871B919"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Testing is a critical phase in the implementation of the project. Each module is thoroughly tested end-to-end after development to ensure proper functionality as per the design. Only after a module is tested and verified as working correctly does the development of the next module begin.</w:t>
      </w:r>
      <w:r>
        <w:rPr>
          <w:rFonts w:ascii="Times New Roman" w:hAnsi="Times New Roman" w:cs="Times New Roman"/>
          <w:sz w:val="24"/>
          <w:szCs w:val="24"/>
          <w:lang w:val="en-US"/>
        </w:rPr>
        <w:t xml:space="preserve"> </w:t>
      </w:r>
      <w:r w:rsidRPr="008E55B9">
        <w:rPr>
          <w:rFonts w:ascii="Times New Roman" w:hAnsi="Times New Roman" w:cs="Times New Roman"/>
          <w:sz w:val="24"/>
          <w:szCs w:val="24"/>
          <w:lang w:val="en-US"/>
        </w:rPr>
        <w:t>The initial testing of the NTA Static Loader was successful. However, during the soak testing of the Periodic Extraction Engine, a static data refresh problem was identified. This problem arose when changes occurred in the NTA static dataset, typically due to route changes by the operator. To address this issue, an additional table, `route_mapping`, was added to the database. The `route_mapping` table stores the mappings between route short names and route IDs, ensuring the system can handle updates in the static data seamlessly.</w:t>
      </w:r>
    </w:p>
    <w:p w14:paraId="57F0E283" w14:textId="0778D18D"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 xml:space="preserve">Another significant bug identified during the testing phase was a time zone error. This issue emerged after the deployment of the Extraction Engine and Dashboard, where the </w:t>
      </w:r>
      <w:r w:rsidRPr="008E55B9">
        <w:rPr>
          <w:rFonts w:ascii="Times New Roman" w:hAnsi="Times New Roman" w:cs="Times New Roman"/>
          <w:sz w:val="24"/>
          <w:szCs w:val="24"/>
          <w:lang w:val="en-US"/>
        </w:rPr>
        <w:lastRenderedPageBreak/>
        <w:t>system was using the local time instead of Dublin time. Additionally, during testing, modifications were made to the format converter to enhance its precision.</w:t>
      </w:r>
    </w:p>
    <w:p w14:paraId="2EC5EC7E" w14:textId="47DBA73A" w:rsidR="00DC2438" w:rsidRDefault="00DC2438"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C2438">
        <w:rPr>
          <w:rFonts w:ascii="Times New Roman" w:hAnsi="Times New Roman" w:cs="Times New Roman"/>
          <w:sz w:val="24"/>
          <w:szCs w:val="24"/>
          <w:lang w:val="en-US"/>
        </w:rPr>
        <w:t>From the user's perspective, the dashboard underwent comprehensive testing with numerous test cases. The rigorous testing during development itself was advantageous, allowing most issues to be addressed simultaneously. Some UI glitches and data format issues were identified and fixed through this thorough testing of the UI dashboard.</w:t>
      </w:r>
    </w:p>
    <w:p w14:paraId="644BD2B4" w14:textId="77777777" w:rsidR="00D82FD5" w:rsidRDefault="00D82FD5" w:rsidP="008E55B9">
      <w:pPr>
        <w:spacing w:line="480" w:lineRule="auto"/>
        <w:ind w:left="360"/>
        <w:jc w:val="both"/>
        <w:rPr>
          <w:rFonts w:ascii="Times New Roman" w:hAnsi="Times New Roman" w:cs="Times New Roman"/>
          <w:sz w:val="24"/>
          <w:szCs w:val="24"/>
          <w:lang w:val="en-US"/>
        </w:rPr>
      </w:pPr>
    </w:p>
    <w:p w14:paraId="49F56C28" w14:textId="77777777" w:rsidR="00D82FD5" w:rsidRDefault="00D82FD5" w:rsidP="008E55B9">
      <w:pPr>
        <w:spacing w:line="480" w:lineRule="auto"/>
        <w:ind w:left="360"/>
        <w:jc w:val="both"/>
        <w:rPr>
          <w:rFonts w:ascii="Times New Roman" w:hAnsi="Times New Roman" w:cs="Times New Roman"/>
          <w:sz w:val="24"/>
          <w:szCs w:val="24"/>
          <w:lang w:val="en-US"/>
        </w:rPr>
      </w:pPr>
    </w:p>
    <w:p w14:paraId="13B64F15" w14:textId="77777777" w:rsidR="00D82FD5" w:rsidRDefault="00D82FD5" w:rsidP="008E55B9">
      <w:pPr>
        <w:spacing w:line="480" w:lineRule="auto"/>
        <w:ind w:left="360"/>
        <w:jc w:val="both"/>
        <w:rPr>
          <w:rFonts w:ascii="Times New Roman" w:hAnsi="Times New Roman" w:cs="Times New Roman"/>
          <w:sz w:val="24"/>
          <w:szCs w:val="24"/>
          <w:lang w:val="en-US"/>
        </w:rPr>
      </w:pPr>
    </w:p>
    <w:p w14:paraId="4FDB5E52" w14:textId="77777777" w:rsidR="00D82FD5" w:rsidRDefault="00D82FD5" w:rsidP="008E55B9">
      <w:pPr>
        <w:spacing w:line="480" w:lineRule="auto"/>
        <w:ind w:left="360"/>
        <w:jc w:val="both"/>
        <w:rPr>
          <w:rFonts w:ascii="Times New Roman" w:hAnsi="Times New Roman" w:cs="Times New Roman"/>
          <w:sz w:val="24"/>
          <w:szCs w:val="24"/>
          <w:lang w:val="en-US"/>
        </w:rPr>
      </w:pPr>
    </w:p>
    <w:p w14:paraId="7A93DAB5" w14:textId="77777777" w:rsidR="00D82FD5" w:rsidRDefault="00D82FD5" w:rsidP="008E55B9">
      <w:pPr>
        <w:spacing w:line="480" w:lineRule="auto"/>
        <w:ind w:left="360"/>
        <w:jc w:val="both"/>
        <w:rPr>
          <w:rFonts w:ascii="Times New Roman" w:hAnsi="Times New Roman" w:cs="Times New Roman"/>
          <w:sz w:val="24"/>
          <w:szCs w:val="24"/>
          <w:lang w:val="en-US"/>
        </w:rPr>
      </w:pPr>
    </w:p>
    <w:p w14:paraId="75B2606D" w14:textId="77777777" w:rsidR="00D82FD5" w:rsidRDefault="00D82FD5" w:rsidP="008E55B9">
      <w:pPr>
        <w:spacing w:line="480" w:lineRule="auto"/>
        <w:ind w:left="360"/>
        <w:jc w:val="both"/>
        <w:rPr>
          <w:rFonts w:ascii="Times New Roman" w:hAnsi="Times New Roman" w:cs="Times New Roman"/>
          <w:sz w:val="24"/>
          <w:szCs w:val="24"/>
          <w:lang w:val="en-US"/>
        </w:rPr>
      </w:pPr>
    </w:p>
    <w:p w14:paraId="072E445E" w14:textId="77777777" w:rsidR="00D82FD5" w:rsidRDefault="00D82FD5" w:rsidP="008E55B9">
      <w:pPr>
        <w:spacing w:line="480" w:lineRule="auto"/>
        <w:ind w:left="360"/>
        <w:jc w:val="both"/>
        <w:rPr>
          <w:rFonts w:ascii="Times New Roman" w:hAnsi="Times New Roman" w:cs="Times New Roman"/>
          <w:sz w:val="24"/>
          <w:szCs w:val="24"/>
          <w:lang w:val="en-US"/>
        </w:rPr>
      </w:pPr>
    </w:p>
    <w:p w14:paraId="74DE5910" w14:textId="77777777" w:rsidR="00D82FD5" w:rsidRDefault="00D82FD5" w:rsidP="008E55B9">
      <w:pPr>
        <w:spacing w:line="480" w:lineRule="auto"/>
        <w:ind w:left="360"/>
        <w:jc w:val="both"/>
        <w:rPr>
          <w:rFonts w:ascii="Times New Roman" w:hAnsi="Times New Roman" w:cs="Times New Roman"/>
          <w:sz w:val="24"/>
          <w:szCs w:val="24"/>
          <w:lang w:val="en-US"/>
        </w:rPr>
      </w:pPr>
    </w:p>
    <w:p w14:paraId="0763590A" w14:textId="77777777" w:rsidR="00D82FD5" w:rsidRDefault="00D82FD5" w:rsidP="008E55B9">
      <w:pPr>
        <w:spacing w:line="480" w:lineRule="auto"/>
        <w:ind w:left="360"/>
        <w:jc w:val="both"/>
        <w:rPr>
          <w:rFonts w:ascii="Times New Roman" w:hAnsi="Times New Roman" w:cs="Times New Roman"/>
          <w:sz w:val="24"/>
          <w:szCs w:val="24"/>
          <w:lang w:val="en-US"/>
        </w:rPr>
      </w:pPr>
    </w:p>
    <w:p w14:paraId="15902238" w14:textId="77777777" w:rsidR="00D82FD5" w:rsidRDefault="00D82FD5" w:rsidP="008E55B9">
      <w:pPr>
        <w:spacing w:line="480" w:lineRule="auto"/>
        <w:ind w:left="360"/>
        <w:jc w:val="both"/>
        <w:rPr>
          <w:rFonts w:ascii="Times New Roman" w:hAnsi="Times New Roman" w:cs="Times New Roman"/>
          <w:sz w:val="24"/>
          <w:szCs w:val="24"/>
          <w:lang w:val="en-US"/>
        </w:rPr>
      </w:pPr>
    </w:p>
    <w:p w14:paraId="4BCE9111" w14:textId="77777777" w:rsidR="00D82FD5" w:rsidRDefault="00D82FD5" w:rsidP="008E55B9">
      <w:pPr>
        <w:spacing w:line="480" w:lineRule="auto"/>
        <w:ind w:left="360"/>
        <w:jc w:val="both"/>
        <w:rPr>
          <w:rFonts w:ascii="Times New Roman" w:hAnsi="Times New Roman" w:cs="Times New Roman"/>
          <w:sz w:val="24"/>
          <w:szCs w:val="24"/>
          <w:lang w:val="en-US"/>
        </w:rPr>
      </w:pPr>
    </w:p>
    <w:p w14:paraId="70FA501C" w14:textId="77777777" w:rsidR="00D82FD5" w:rsidRDefault="00D82FD5" w:rsidP="008E55B9">
      <w:pPr>
        <w:spacing w:line="480" w:lineRule="auto"/>
        <w:ind w:left="360"/>
        <w:jc w:val="both"/>
        <w:rPr>
          <w:rFonts w:ascii="Times New Roman" w:hAnsi="Times New Roman" w:cs="Times New Roman"/>
          <w:sz w:val="24"/>
          <w:szCs w:val="24"/>
          <w:lang w:val="en-US"/>
        </w:rPr>
      </w:pPr>
    </w:p>
    <w:p w14:paraId="2DDB2002" w14:textId="77777777" w:rsidR="00D82FD5" w:rsidRDefault="00D82FD5" w:rsidP="008E55B9">
      <w:pPr>
        <w:spacing w:line="480" w:lineRule="auto"/>
        <w:ind w:left="360"/>
        <w:jc w:val="both"/>
        <w:rPr>
          <w:rFonts w:ascii="Times New Roman" w:hAnsi="Times New Roman" w:cs="Times New Roman"/>
          <w:sz w:val="24"/>
          <w:szCs w:val="24"/>
          <w:lang w:val="en-US"/>
        </w:rPr>
      </w:pPr>
    </w:p>
    <w:p w14:paraId="074B3C1B" w14:textId="77777777" w:rsidR="00D82FD5" w:rsidRDefault="00D82FD5" w:rsidP="008E55B9">
      <w:pPr>
        <w:spacing w:line="480" w:lineRule="auto"/>
        <w:ind w:left="360"/>
        <w:jc w:val="both"/>
        <w:rPr>
          <w:rFonts w:ascii="Times New Roman" w:hAnsi="Times New Roman" w:cs="Times New Roman"/>
          <w:sz w:val="24"/>
          <w:szCs w:val="24"/>
          <w:lang w:val="en-US"/>
        </w:rPr>
      </w:pPr>
    </w:p>
    <w:p w14:paraId="760A9F82" w14:textId="77777777" w:rsidR="00D82FD5" w:rsidRPr="008E55B9" w:rsidRDefault="00D82FD5" w:rsidP="008E55B9">
      <w:pPr>
        <w:spacing w:line="480" w:lineRule="auto"/>
        <w:ind w:left="360"/>
        <w:jc w:val="both"/>
        <w:rPr>
          <w:rFonts w:ascii="Times New Roman" w:hAnsi="Times New Roman" w:cs="Times New Roman"/>
          <w:sz w:val="24"/>
          <w:szCs w:val="24"/>
          <w:lang w:val="en-US"/>
        </w:rPr>
      </w:pPr>
    </w:p>
    <w:p w14:paraId="0B5410F1" w14:textId="0DB8EAD9" w:rsidR="00D82FD5" w:rsidRDefault="00257C9F" w:rsidP="00D82FD5">
      <w:pPr>
        <w:pStyle w:val="ListParagraph"/>
        <w:numPr>
          <w:ilvl w:val="0"/>
          <w:numId w:val="1"/>
        </w:numPr>
        <w:spacing w:line="240" w:lineRule="auto"/>
        <w:rPr>
          <w:rFonts w:ascii="Times New Roman" w:hAnsi="Times New Roman" w:cs="Times New Roman"/>
          <w:b/>
          <w:bCs/>
          <w:sz w:val="24"/>
          <w:szCs w:val="24"/>
          <w:lang w:val="en-US"/>
        </w:rPr>
      </w:pPr>
      <w:r w:rsidRPr="00DC2438">
        <w:rPr>
          <w:rFonts w:ascii="Times New Roman" w:hAnsi="Times New Roman" w:cs="Times New Roman"/>
          <w:b/>
          <w:bCs/>
          <w:sz w:val="24"/>
          <w:szCs w:val="24"/>
          <w:lang w:val="en-US"/>
        </w:rPr>
        <w:lastRenderedPageBreak/>
        <w:t>RESULTS</w:t>
      </w:r>
    </w:p>
    <w:p w14:paraId="1071A9C4" w14:textId="7DD7388A" w:rsidR="00D82FD5" w:rsidRPr="00D82FD5" w:rsidRDefault="00D82FD5" w:rsidP="00D82FD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82FD5">
        <w:rPr>
          <w:rFonts w:ascii="Times New Roman" w:hAnsi="Times New Roman" w:cs="Times New Roman"/>
          <w:sz w:val="24"/>
          <w:szCs w:val="24"/>
          <w:lang w:val="en-US"/>
        </w:rPr>
        <w:t>After the development and deployment process, successfully created a dashboard that encompasses various data and plots. These visualizations provide numerous insights and details, allowing users to estimate the correlation between weather parameters and delays directly from the dashboard.</w:t>
      </w:r>
      <w:r w:rsidR="00F057ED">
        <w:rPr>
          <w:rFonts w:ascii="Times New Roman" w:hAnsi="Times New Roman" w:cs="Times New Roman"/>
          <w:sz w:val="24"/>
          <w:szCs w:val="24"/>
          <w:lang w:val="en-US"/>
        </w:rPr>
        <w:t xml:space="preserve"> </w:t>
      </w:r>
      <w:r w:rsidR="00F057ED" w:rsidRPr="00F057ED">
        <w:rPr>
          <w:rFonts w:ascii="Times New Roman" w:hAnsi="Times New Roman" w:cs="Times New Roman"/>
          <w:sz w:val="24"/>
          <w:szCs w:val="24"/>
          <w:lang w:val="en-US"/>
        </w:rPr>
        <w:t xml:space="preserve">Users will be able to understand the delays occurring in Dublin bus services under various weather conditions and </w:t>
      </w:r>
      <w:r w:rsidR="00F057ED" w:rsidRPr="00F057ED">
        <w:rPr>
          <w:rFonts w:ascii="Times New Roman" w:hAnsi="Times New Roman" w:cs="Times New Roman"/>
          <w:sz w:val="24"/>
          <w:szCs w:val="24"/>
          <w:lang w:val="en-US"/>
        </w:rPr>
        <w:t>times and</w:t>
      </w:r>
      <w:r w:rsidR="00F057ED" w:rsidRPr="00F057ED">
        <w:rPr>
          <w:rFonts w:ascii="Times New Roman" w:hAnsi="Times New Roman" w:cs="Times New Roman"/>
          <w:sz w:val="24"/>
          <w:szCs w:val="24"/>
          <w:lang w:val="en-US"/>
        </w:rPr>
        <w:t xml:space="preserve"> can analyze this information based on specific routes as well.</w:t>
      </w:r>
    </w:p>
    <w:p w14:paraId="047D7B11" w14:textId="43A2ED95" w:rsidR="00DC2438" w:rsidRDefault="00DC2438" w:rsidP="00DC2438">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w:t>
      </w:r>
    </w:p>
    <w:p w14:paraId="54A2BCC3" w14:textId="00344C9F" w:rsidR="00F057ED" w:rsidRDefault="00F057ED" w:rsidP="00F057ED">
      <w:pPr>
        <w:spacing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F057ED">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w:t>
      </w:r>
      <w:r w:rsidRPr="00F057ED">
        <w:rPr>
          <w:rFonts w:ascii="Times New Roman" w:hAnsi="Times New Roman" w:cs="Times New Roman"/>
          <w:sz w:val="24"/>
          <w:szCs w:val="24"/>
          <w:lang w:val="en-US"/>
        </w:rPr>
        <w:t>initial load, the dashboard displays a line chart showing the current day's delays, plotted using readings taken every 30 minutes</w:t>
      </w:r>
      <w:r>
        <w:rPr>
          <w:rFonts w:ascii="Times New Roman" w:hAnsi="Times New Roman" w:cs="Times New Roman"/>
          <w:sz w:val="24"/>
          <w:szCs w:val="24"/>
          <w:lang w:val="en-US"/>
        </w:rPr>
        <w:t xml:space="preserve"> by the extraction engine</w:t>
      </w:r>
      <w:r w:rsidRPr="00F057ED">
        <w:rPr>
          <w:rFonts w:ascii="Times New Roman" w:hAnsi="Times New Roman" w:cs="Times New Roman"/>
          <w:sz w:val="24"/>
          <w:szCs w:val="24"/>
          <w:lang w:val="en-US"/>
        </w:rPr>
        <w:t>. Alongside this, it includes line plots of</w:t>
      </w:r>
      <w:r w:rsidR="00E60DC0">
        <w:rPr>
          <w:rFonts w:ascii="Times New Roman" w:hAnsi="Times New Roman" w:cs="Times New Roman"/>
          <w:sz w:val="24"/>
          <w:szCs w:val="24"/>
          <w:lang w:val="en-US"/>
        </w:rPr>
        <w:t xml:space="preserve"> delay values along with</w:t>
      </w:r>
      <w:r w:rsidRPr="00F057ED">
        <w:rPr>
          <w:rFonts w:ascii="Times New Roman" w:hAnsi="Times New Roman" w:cs="Times New Roman"/>
          <w:sz w:val="24"/>
          <w:szCs w:val="24"/>
          <w:lang w:val="en-US"/>
        </w:rPr>
        <w:t xml:space="preserve"> weather parameters such as temperature and wind speed.</w:t>
      </w:r>
    </w:p>
    <w:p w14:paraId="606BB03F" w14:textId="19F0E6F3" w:rsidR="007E1132" w:rsidRDefault="007E1132" w:rsidP="007E1132">
      <w:pPr>
        <w:pStyle w:val="Caption"/>
        <w:keepNext/>
        <w:jc w:val="both"/>
      </w:pPr>
      <w:r>
        <w:t xml:space="preserve">Figure </w:t>
      </w:r>
      <w:r>
        <w:fldChar w:fldCharType="begin"/>
      </w:r>
      <w:r>
        <w:instrText xml:space="preserve"> SEQ Figure \* ARABIC </w:instrText>
      </w:r>
      <w:r>
        <w:fldChar w:fldCharType="separate"/>
      </w:r>
      <w:r w:rsidR="00ED38BF">
        <w:rPr>
          <w:noProof/>
        </w:rPr>
        <w:t>5</w:t>
      </w:r>
      <w:r>
        <w:fldChar w:fldCharType="end"/>
      </w:r>
      <w:r>
        <w:t xml:space="preserve"> Dashboard screenshot with line graph.</w:t>
      </w:r>
    </w:p>
    <w:p w14:paraId="70A8F359" w14:textId="4FF9917C"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344F1046" wp14:editId="680AD0F2">
            <wp:extent cx="5731510" cy="2477135"/>
            <wp:effectExtent l="0" t="0" r="2540" b="0"/>
            <wp:docPr id="191410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05381" name="Picture 1" descr="A screenshot of a computer&#10;&#10;Description automatically generated"/>
                    <pic:cNvPicPr/>
                  </pic:nvPicPr>
                  <pic:blipFill>
                    <a:blip r:embed="rId25"/>
                    <a:stretch>
                      <a:fillRect/>
                    </a:stretch>
                  </pic:blipFill>
                  <pic:spPr>
                    <a:xfrm>
                      <a:off x="0" y="0"/>
                      <a:ext cx="5731510" cy="2477135"/>
                    </a:xfrm>
                    <a:prstGeom prst="rect">
                      <a:avLst/>
                    </a:prstGeom>
                  </pic:spPr>
                </pic:pic>
              </a:graphicData>
            </a:graphic>
          </wp:inline>
        </w:drawing>
      </w:r>
    </w:p>
    <w:p w14:paraId="0129500C" w14:textId="5DA1C2E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 xml:space="preserve">The dashboard refreshes automatically every 5 minutes to fetch the latest data. </w:t>
      </w:r>
      <w:r>
        <w:rPr>
          <w:rFonts w:ascii="Times New Roman" w:hAnsi="Times New Roman" w:cs="Times New Roman"/>
          <w:sz w:val="24"/>
          <w:szCs w:val="24"/>
          <w:lang w:val="en-US"/>
        </w:rPr>
        <w:t>The dashboard is made</w:t>
      </w:r>
      <w:r w:rsidRPr="007E1132">
        <w:rPr>
          <w:rFonts w:ascii="Times New Roman" w:hAnsi="Times New Roman" w:cs="Times New Roman"/>
          <w:sz w:val="24"/>
          <w:szCs w:val="24"/>
          <w:lang w:val="en-US"/>
        </w:rPr>
        <w:t xml:space="preserve"> user-friendly, allowing users to select specific bus routes and route directions. Users can also choose to display either the current day's values or all-time data on the dashboard.</w:t>
      </w:r>
    </w:p>
    <w:p w14:paraId="6A2D0DA3" w14:textId="22E6854E" w:rsidR="007E1132" w:rsidRDefault="007E1132" w:rsidP="007E1132">
      <w:pPr>
        <w:pStyle w:val="Caption"/>
        <w:keepNext/>
        <w:jc w:val="both"/>
      </w:pPr>
      <w:r>
        <w:lastRenderedPageBreak/>
        <w:t xml:space="preserve">Figure </w:t>
      </w:r>
      <w:r>
        <w:fldChar w:fldCharType="begin"/>
      </w:r>
      <w:r>
        <w:instrText xml:space="preserve"> SEQ Figure \* ARABIC </w:instrText>
      </w:r>
      <w:r>
        <w:fldChar w:fldCharType="separate"/>
      </w:r>
      <w:r w:rsidR="00ED38BF">
        <w:rPr>
          <w:noProof/>
        </w:rPr>
        <w:t>6</w:t>
      </w:r>
      <w:r>
        <w:fldChar w:fldCharType="end"/>
      </w:r>
      <w:r>
        <w:t xml:space="preserve"> User operations on dashboard.</w:t>
      </w:r>
    </w:p>
    <w:p w14:paraId="2AFD1A4F" w14:textId="70953AD5"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27FEE0BC" wp14:editId="0035A1D6">
            <wp:extent cx="3930555" cy="621416"/>
            <wp:effectExtent l="0" t="0" r="0" b="7620"/>
            <wp:docPr id="393377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7751" name="Picture 1" descr="A screenshot of a computer&#10;&#10;Description automatically generated"/>
                    <pic:cNvPicPr/>
                  </pic:nvPicPr>
                  <pic:blipFill>
                    <a:blip r:embed="rId26"/>
                    <a:stretch>
                      <a:fillRect/>
                    </a:stretch>
                  </pic:blipFill>
                  <pic:spPr>
                    <a:xfrm>
                      <a:off x="0" y="0"/>
                      <a:ext cx="3956492" cy="625517"/>
                    </a:xfrm>
                    <a:prstGeom prst="rect">
                      <a:avLst/>
                    </a:prstGeom>
                  </pic:spPr>
                </pic:pic>
              </a:graphicData>
            </a:graphic>
          </wp:inline>
        </w:drawing>
      </w:r>
    </w:p>
    <w:p w14:paraId="5513DFA6" w14:textId="251590AB"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Another important feature of the dashboard is the addition of gauge charts. These charts display the average delay across routes and the current delay across routes, providing a clear and immediate visualization of the bus service performance.</w:t>
      </w:r>
    </w:p>
    <w:p w14:paraId="6CA0E9DF" w14:textId="5AF88FF0" w:rsidR="007E1132" w:rsidRDefault="007E1132" w:rsidP="007E1132">
      <w:pPr>
        <w:pStyle w:val="Caption"/>
        <w:keepNext/>
        <w:jc w:val="both"/>
      </w:pPr>
      <w:r>
        <w:t xml:space="preserve">Figure </w:t>
      </w:r>
      <w:r>
        <w:fldChar w:fldCharType="begin"/>
      </w:r>
      <w:r>
        <w:instrText xml:space="preserve"> SEQ Figure \* ARABIC </w:instrText>
      </w:r>
      <w:r>
        <w:fldChar w:fldCharType="separate"/>
      </w:r>
      <w:r w:rsidR="00ED38BF">
        <w:rPr>
          <w:noProof/>
        </w:rPr>
        <w:t>7</w:t>
      </w:r>
      <w:r>
        <w:fldChar w:fldCharType="end"/>
      </w:r>
      <w:r>
        <w:t xml:space="preserve"> Gauge </w:t>
      </w:r>
      <w:r w:rsidR="00163A9D">
        <w:t>charts.</w:t>
      </w:r>
    </w:p>
    <w:p w14:paraId="74C350E3" w14:textId="290C990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6357BD18" wp14:editId="2E331657">
            <wp:extent cx="4073857" cy="1229018"/>
            <wp:effectExtent l="0" t="0" r="3175" b="9525"/>
            <wp:docPr id="1996853019"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53019" name="Picture 1" descr="A close-up of a diagram&#10;&#10;Description automatically generated"/>
                    <pic:cNvPicPr/>
                  </pic:nvPicPr>
                  <pic:blipFill>
                    <a:blip r:embed="rId27"/>
                    <a:stretch>
                      <a:fillRect/>
                    </a:stretch>
                  </pic:blipFill>
                  <pic:spPr>
                    <a:xfrm>
                      <a:off x="0" y="0"/>
                      <a:ext cx="4082680" cy="1231680"/>
                    </a:xfrm>
                    <a:prstGeom prst="rect">
                      <a:avLst/>
                    </a:prstGeom>
                  </pic:spPr>
                </pic:pic>
              </a:graphicData>
            </a:graphic>
          </wp:inline>
        </w:drawing>
      </w:r>
    </w:p>
    <w:p w14:paraId="66E8053B" w14:textId="7F3510EA" w:rsidR="00A474C6" w:rsidRDefault="00163A9D" w:rsidP="00A474C6">
      <w:pPr>
        <w:spacing w:line="480" w:lineRule="auto"/>
        <w:ind w:left="360"/>
        <w:jc w:val="both"/>
        <w:rPr>
          <w:rFonts w:ascii="Times New Roman" w:hAnsi="Times New Roman" w:cs="Times New Roman"/>
          <w:sz w:val="24"/>
          <w:szCs w:val="24"/>
          <w:lang w:val="en-US"/>
        </w:rPr>
      </w:pPr>
      <w:r w:rsidRPr="00163A9D">
        <w:rPr>
          <w:rFonts w:ascii="Times New Roman" w:hAnsi="Times New Roman" w:cs="Times New Roman"/>
          <w:sz w:val="24"/>
          <w:szCs w:val="24"/>
          <w:lang w:val="en-US"/>
        </w:rPr>
        <w:t>The gauge charts provide an immediate understanding of how the current delay values range and their status at the current time. The gauge displays the delay range, with 0 on the left side and the maximum delay value on the right end. The current delay value is represented by the gauge needle, plotted in green. The delay value is displayed in seconds. Below the actual value, previous values are shown with color-coded indications to highlight whether the current value is greater than or lower than the previous value.</w:t>
      </w:r>
      <w:r>
        <w:rPr>
          <w:rFonts w:ascii="Times New Roman" w:hAnsi="Times New Roman" w:cs="Times New Roman"/>
          <w:sz w:val="24"/>
          <w:szCs w:val="24"/>
          <w:lang w:val="en-US"/>
        </w:rPr>
        <w:t xml:space="preserve"> </w:t>
      </w:r>
      <w:r w:rsidRPr="00163A9D">
        <w:rPr>
          <w:rFonts w:ascii="Times New Roman" w:hAnsi="Times New Roman" w:cs="Times New Roman"/>
          <w:sz w:val="24"/>
          <w:szCs w:val="24"/>
          <w:lang w:val="en-US"/>
        </w:rPr>
        <w:t xml:space="preserve">If </w:t>
      </w:r>
      <w:r>
        <w:rPr>
          <w:rFonts w:ascii="Times New Roman" w:hAnsi="Times New Roman" w:cs="Times New Roman"/>
          <w:sz w:val="24"/>
          <w:szCs w:val="24"/>
          <w:lang w:val="en-US"/>
        </w:rPr>
        <w:t>this value is displayed in</w:t>
      </w:r>
      <w:r w:rsidRPr="00163A9D">
        <w:rPr>
          <w:rFonts w:ascii="Times New Roman" w:hAnsi="Times New Roman" w:cs="Times New Roman"/>
          <w:sz w:val="24"/>
          <w:szCs w:val="24"/>
          <w:lang w:val="en-US"/>
        </w:rPr>
        <w:t xml:space="preserve"> green, it indicates that the current delay value is lower than the previous value. Conversely, if it is displayed in red, it signifies that the current delay value is higher than the previous delay value.</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is provides users with an understanding of the delay range across routes and how the current delay compares to previous values.</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ese plots for a specific route can be generated when the user selects a route from the dropdown menu.</w:t>
      </w:r>
    </w:p>
    <w:p w14:paraId="48C189DD" w14:textId="244E9D9E" w:rsidR="00A474C6" w:rsidRDefault="00A474C6" w:rsidP="00A474C6">
      <w:pPr>
        <w:pStyle w:val="Caption"/>
        <w:keepNext/>
        <w:jc w:val="both"/>
      </w:pPr>
      <w:r>
        <w:lastRenderedPageBreak/>
        <w:t xml:space="preserve">Figure </w:t>
      </w:r>
      <w:r>
        <w:fldChar w:fldCharType="begin"/>
      </w:r>
      <w:r>
        <w:instrText xml:space="preserve"> SEQ Figure \* ARABIC </w:instrText>
      </w:r>
      <w:r>
        <w:fldChar w:fldCharType="separate"/>
      </w:r>
      <w:r w:rsidR="00ED38BF">
        <w:rPr>
          <w:noProof/>
        </w:rPr>
        <w:t>8</w:t>
      </w:r>
      <w:r>
        <w:fldChar w:fldCharType="end"/>
      </w:r>
      <w:r>
        <w:t xml:space="preserve"> Plots for a specfic bus </w:t>
      </w:r>
      <w:r w:rsidR="00E60DC0">
        <w:t>route.</w:t>
      </w:r>
    </w:p>
    <w:p w14:paraId="1AFAECD5" w14:textId="1370563B" w:rsidR="00A474C6" w:rsidRDefault="00A474C6" w:rsidP="00A474C6">
      <w:pPr>
        <w:spacing w:line="480" w:lineRule="auto"/>
        <w:ind w:left="360"/>
        <w:jc w:val="both"/>
        <w:rPr>
          <w:rFonts w:ascii="Times New Roman" w:hAnsi="Times New Roman" w:cs="Times New Roman"/>
          <w:sz w:val="24"/>
          <w:szCs w:val="24"/>
          <w:lang w:val="en-US"/>
        </w:rPr>
      </w:pPr>
      <w:r w:rsidRPr="00A474C6">
        <w:rPr>
          <w:rFonts w:ascii="Times New Roman" w:hAnsi="Times New Roman" w:cs="Times New Roman"/>
          <w:sz w:val="24"/>
          <w:szCs w:val="24"/>
          <w:lang w:val="en-US"/>
        </w:rPr>
        <w:drawing>
          <wp:inline distT="0" distB="0" distL="0" distR="0" wp14:anchorId="57A8D92B" wp14:editId="0E35C76A">
            <wp:extent cx="5731510" cy="2715895"/>
            <wp:effectExtent l="0" t="0" r="2540" b="8255"/>
            <wp:docPr id="6557520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2037" name="Picture 1" descr="A screenshot of a computer&#10;&#10;Description automatically generated"/>
                    <pic:cNvPicPr/>
                  </pic:nvPicPr>
                  <pic:blipFill>
                    <a:blip r:embed="rId28"/>
                    <a:stretch>
                      <a:fillRect/>
                    </a:stretch>
                  </pic:blipFill>
                  <pic:spPr>
                    <a:xfrm>
                      <a:off x="0" y="0"/>
                      <a:ext cx="5731510" cy="2715895"/>
                    </a:xfrm>
                    <a:prstGeom prst="rect">
                      <a:avLst/>
                    </a:prstGeom>
                  </pic:spPr>
                </pic:pic>
              </a:graphicData>
            </a:graphic>
          </wp:inline>
        </w:drawing>
      </w:r>
    </w:p>
    <w:p w14:paraId="280E7601" w14:textId="1CB74EEA"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t>When the user selects a specific route, they can also choose the direction within that route. The direction selection dropdown presents three options: "both-sides" and two different directions. If a particular direction is chosen, only the values from that direction will be fetched from the backend. Otherwise, if "both-sides" is selected, values from both directions are included. The diagrams are then updated accordingly based on the user's selection of route and direction.</w:t>
      </w:r>
    </w:p>
    <w:p w14:paraId="58AA0113" w14:textId="6EB5E19E" w:rsidR="00E60DC0" w:rsidRDefault="00E60DC0" w:rsidP="00E60DC0">
      <w:pPr>
        <w:pStyle w:val="Caption"/>
        <w:keepNext/>
        <w:jc w:val="both"/>
      </w:pPr>
      <w:r>
        <w:t xml:space="preserve">Figure </w:t>
      </w:r>
      <w:r>
        <w:fldChar w:fldCharType="begin"/>
      </w:r>
      <w:r>
        <w:instrText xml:space="preserve"> SEQ Figure \* ARABIC </w:instrText>
      </w:r>
      <w:r>
        <w:fldChar w:fldCharType="separate"/>
      </w:r>
      <w:r w:rsidR="00ED38BF">
        <w:rPr>
          <w:noProof/>
        </w:rPr>
        <w:t>9</w:t>
      </w:r>
      <w:r>
        <w:fldChar w:fldCharType="end"/>
      </w:r>
      <w:r>
        <w:t xml:space="preserve"> Top delayed </w:t>
      </w:r>
      <w:r w:rsidR="00FB3597">
        <w:t>routes.</w:t>
      </w:r>
    </w:p>
    <w:p w14:paraId="45F3ECCC" w14:textId="022A72DD"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drawing>
          <wp:inline distT="0" distB="0" distL="0" distR="0" wp14:anchorId="318531F2" wp14:editId="163D39A2">
            <wp:extent cx="3405116" cy="2155040"/>
            <wp:effectExtent l="0" t="0" r="5080" b="0"/>
            <wp:docPr id="1202985579" name="Picture 1" descr="A screenshot of a rou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85579" name="Picture 1" descr="A screenshot of a route&#10;&#10;Description automatically generated"/>
                    <pic:cNvPicPr/>
                  </pic:nvPicPr>
                  <pic:blipFill>
                    <a:blip r:embed="rId29"/>
                    <a:stretch>
                      <a:fillRect/>
                    </a:stretch>
                  </pic:blipFill>
                  <pic:spPr>
                    <a:xfrm>
                      <a:off x="0" y="0"/>
                      <a:ext cx="3411069" cy="2158808"/>
                    </a:xfrm>
                    <a:prstGeom prst="rect">
                      <a:avLst/>
                    </a:prstGeom>
                  </pic:spPr>
                </pic:pic>
              </a:graphicData>
            </a:graphic>
          </wp:inline>
        </w:drawing>
      </w:r>
    </w:p>
    <w:p w14:paraId="2172457E" w14:textId="14818496" w:rsidR="0003459F" w:rsidRDefault="0003459F" w:rsidP="00A474C6">
      <w:pPr>
        <w:spacing w:line="480" w:lineRule="auto"/>
        <w:ind w:left="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t xml:space="preserve">The dashboard presents the top delayed routes in a Dash table, ordered by delays. The routes with the highest delays appear at the top, descending downwards. If the user selects </w:t>
      </w:r>
      <w:r w:rsidRPr="0003459F">
        <w:rPr>
          <w:rFonts w:ascii="Times New Roman" w:hAnsi="Times New Roman" w:cs="Times New Roman"/>
          <w:sz w:val="24"/>
          <w:szCs w:val="24"/>
          <w:lang w:val="en-US"/>
        </w:rPr>
        <w:lastRenderedPageBreak/>
        <w:t>the "Today" button, the table displays the top delayed routes from the current day. Otherwise, if the user chooses another option, the top delayed routes from the entire dataset are shown.</w:t>
      </w:r>
    </w:p>
    <w:p w14:paraId="2271CA66" w14:textId="4CD5605C" w:rsidR="0003459F" w:rsidRDefault="0003459F" w:rsidP="0003459F">
      <w:pPr>
        <w:pStyle w:val="Caption"/>
        <w:keepNext/>
        <w:jc w:val="both"/>
      </w:pPr>
      <w:r>
        <w:t xml:space="preserve">Figure </w:t>
      </w:r>
      <w:r>
        <w:fldChar w:fldCharType="begin"/>
      </w:r>
      <w:r>
        <w:instrText xml:space="preserve"> SEQ Figure \* ARABIC </w:instrText>
      </w:r>
      <w:r>
        <w:fldChar w:fldCharType="separate"/>
      </w:r>
      <w:r w:rsidR="00ED38BF">
        <w:rPr>
          <w:noProof/>
        </w:rPr>
        <w:t>10</w:t>
      </w:r>
      <w:r>
        <w:fldChar w:fldCharType="end"/>
      </w:r>
      <w:r>
        <w:t xml:space="preserve"> Bar</w:t>
      </w:r>
      <w:r>
        <w:rPr>
          <w:noProof/>
        </w:rPr>
        <w:t xml:space="preserve"> graph plotting delay with weather conditions</w:t>
      </w:r>
    </w:p>
    <w:p w14:paraId="391F687D" w14:textId="5604CF70" w:rsidR="0003459F" w:rsidRDefault="0003459F" w:rsidP="0003459F">
      <w:pPr>
        <w:spacing w:line="480" w:lineRule="auto"/>
        <w:ind w:left="360" w:firstLine="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drawing>
          <wp:inline distT="0" distB="0" distL="0" distR="0" wp14:anchorId="4A46638F" wp14:editId="6184394F">
            <wp:extent cx="5731510" cy="1399540"/>
            <wp:effectExtent l="0" t="0" r="2540" b="0"/>
            <wp:docPr id="454414604"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14604" name="Picture 1" descr="A blue squares with white text&#10;&#10;Description automatically generated"/>
                    <pic:cNvPicPr/>
                  </pic:nvPicPr>
                  <pic:blipFill>
                    <a:blip r:embed="rId30"/>
                    <a:stretch>
                      <a:fillRect/>
                    </a:stretch>
                  </pic:blipFill>
                  <pic:spPr>
                    <a:xfrm>
                      <a:off x="0" y="0"/>
                      <a:ext cx="5731510" cy="1399540"/>
                    </a:xfrm>
                    <a:prstGeom prst="rect">
                      <a:avLst/>
                    </a:prstGeom>
                  </pic:spPr>
                </pic:pic>
              </a:graphicData>
            </a:graphic>
          </wp:inline>
        </w:drawing>
      </w:r>
    </w:p>
    <w:p w14:paraId="739A47EF" w14:textId="1A177AF8"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illustrates delay values corresponding to weather conditions. The weather condition with the highest delay is highlighted in red.</w:t>
      </w:r>
      <w:r>
        <w:rPr>
          <w:rFonts w:ascii="Times New Roman" w:hAnsi="Times New Roman" w:cs="Times New Roman"/>
          <w:sz w:val="24"/>
          <w:szCs w:val="24"/>
          <w:lang w:val="en-US"/>
        </w:rPr>
        <w:t xml:space="preserve"> According to the available data the most delays weather condition is ‘slight rain showers’.</w:t>
      </w:r>
    </w:p>
    <w:p w14:paraId="74AFE3EA" w14:textId="5F4CB8C3"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1D58EF2D" wp14:editId="6B87185E">
            <wp:extent cx="5731510" cy="1352550"/>
            <wp:effectExtent l="0" t="0" r="2540" b="0"/>
            <wp:docPr id="9252507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50755" name="Picture 1" descr="A graph of a graph&#10;&#10;Description automatically generated with medium confidence"/>
                    <pic:cNvPicPr/>
                  </pic:nvPicPr>
                  <pic:blipFill>
                    <a:blip r:embed="rId31"/>
                    <a:stretch>
                      <a:fillRect/>
                    </a:stretch>
                  </pic:blipFill>
                  <pic:spPr>
                    <a:xfrm>
                      <a:off x="0" y="0"/>
                      <a:ext cx="5731510" cy="1352550"/>
                    </a:xfrm>
                    <a:prstGeom prst="rect">
                      <a:avLst/>
                    </a:prstGeom>
                  </pic:spPr>
                </pic:pic>
              </a:graphicData>
            </a:graphic>
          </wp:inline>
        </w:drawing>
      </w:r>
    </w:p>
    <w:p w14:paraId="77C5D29A" w14:textId="465EF4A0"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above illustrates delay values based on days of the week. The day with the highest delay is highlighted in red. According to the available data, Saturday has the highest delay.</w:t>
      </w:r>
    </w:p>
    <w:p w14:paraId="1C910BD6" w14:textId="0110BC3F" w:rsidR="002B4BF2" w:rsidRDefault="002B4BF2" w:rsidP="002B4BF2">
      <w:pPr>
        <w:pStyle w:val="Caption"/>
        <w:keepNext/>
        <w:jc w:val="both"/>
      </w:pPr>
      <w:r>
        <w:lastRenderedPageBreak/>
        <w:t xml:space="preserve">Figure </w:t>
      </w:r>
      <w:r>
        <w:fldChar w:fldCharType="begin"/>
      </w:r>
      <w:r>
        <w:instrText xml:space="preserve"> SEQ Figure \* ARABIC </w:instrText>
      </w:r>
      <w:r>
        <w:fldChar w:fldCharType="separate"/>
      </w:r>
      <w:r w:rsidR="00ED38BF">
        <w:rPr>
          <w:noProof/>
        </w:rPr>
        <w:t>11</w:t>
      </w:r>
      <w:r>
        <w:fldChar w:fldCharType="end"/>
      </w:r>
      <w:r>
        <w:t xml:space="preserve"> Pie chart of Dublin weather.</w:t>
      </w:r>
    </w:p>
    <w:p w14:paraId="40A539DF" w14:textId="1C263C99"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01EF7F7F" wp14:editId="0D689F3F">
            <wp:extent cx="3173104" cy="2330248"/>
            <wp:effectExtent l="0" t="0" r="8255" b="0"/>
            <wp:docPr id="692696108"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96108" name="Picture 1" descr="A pie chart with numbers and text&#10;&#10;Description automatically generated"/>
                    <pic:cNvPicPr/>
                  </pic:nvPicPr>
                  <pic:blipFill>
                    <a:blip r:embed="rId32"/>
                    <a:stretch>
                      <a:fillRect/>
                    </a:stretch>
                  </pic:blipFill>
                  <pic:spPr>
                    <a:xfrm>
                      <a:off x="0" y="0"/>
                      <a:ext cx="3183975" cy="2338231"/>
                    </a:xfrm>
                    <a:prstGeom prst="rect">
                      <a:avLst/>
                    </a:prstGeom>
                  </pic:spPr>
                </pic:pic>
              </a:graphicData>
            </a:graphic>
          </wp:inline>
        </w:drawing>
      </w:r>
    </w:p>
    <w:p w14:paraId="287DDADC" w14:textId="7C2CA418" w:rsidR="002B4BF2" w:rsidRPr="00F057ED" w:rsidRDefault="002B4BF2" w:rsidP="0003459F">
      <w:pPr>
        <w:spacing w:line="480" w:lineRule="auto"/>
        <w:ind w:left="360" w:firstLine="360"/>
        <w:jc w:val="both"/>
        <w:rPr>
          <w:rFonts w:ascii="Times New Roman" w:hAnsi="Times New Roman" w:cs="Times New Roman"/>
          <w:sz w:val="24"/>
          <w:szCs w:val="24"/>
          <w:lang w:val="en-US"/>
        </w:rPr>
      </w:pPr>
      <w:r w:rsidRPr="002B4BF2">
        <w:rPr>
          <w:rFonts w:ascii="Times New Roman" w:hAnsi="Times New Roman" w:cs="Times New Roman"/>
          <w:sz w:val="24"/>
          <w:szCs w:val="24"/>
          <w:lang w:val="en-US"/>
        </w:rPr>
        <w:t>In addition to these plots, for gaining insights into Dublin's weather, a pie chart is plotted to display the distribution of weather data.</w:t>
      </w:r>
      <w:r>
        <w:rPr>
          <w:rFonts w:ascii="Times New Roman" w:hAnsi="Times New Roman" w:cs="Times New Roman"/>
          <w:sz w:val="24"/>
          <w:szCs w:val="24"/>
          <w:lang w:val="en-US"/>
        </w:rPr>
        <w:t xml:space="preserve"> </w:t>
      </w:r>
      <w:r w:rsidRPr="002B4BF2">
        <w:rPr>
          <w:rFonts w:ascii="Times New Roman" w:hAnsi="Times New Roman" w:cs="Times New Roman"/>
          <w:sz w:val="24"/>
          <w:szCs w:val="24"/>
          <w:lang w:val="en-US"/>
        </w:rPr>
        <w:t>At the very bottom of the dashboard, the last updated time of the dashboard is displayed. The dashboard will automatically update every 5 minutes.</w:t>
      </w:r>
    </w:p>
    <w:p w14:paraId="6869944C" w14:textId="7C7BF644" w:rsidR="00DC2438" w:rsidRPr="00DC2438" w:rsidRDefault="0003459F" w:rsidP="00DC2438">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indings</w:t>
      </w:r>
    </w:p>
    <w:p w14:paraId="09049E8C" w14:textId="60739483" w:rsidR="00CD7765" w:rsidRDefault="00CD7765" w:rsidP="00CD776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D7765">
        <w:rPr>
          <w:rFonts w:ascii="Times New Roman" w:hAnsi="Times New Roman" w:cs="Times New Roman"/>
          <w:sz w:val="24"/>
          <w:szCs w:val="24"/>
          <w:lang w:val="en-US"/>
        </w:rPr>
        <w:t>The findings and observations provide various insights into the delay data for Dublin Bus. The dashboard offers a clear picture of real-time delay data for Dublin Bus and its routes.</w:t>
      </w:r>
      <w:r w:rsidRPr="00CD7765">
        <w:t xml:space="preserve"> </w:t>
      </w:r>
      <w:r w:rsidRPr="00CD7765">
        <w:rPr>
          <w:rFonts w:ascii="Times New Roman" w:hAnsi="Times New Roman" w:cs="Times New Roman"/>
          <w:sz w:val="24"/>
          <w:szCs w:val="24"/>
          <w:lang w:val="en-US"/>
        </w:rPr>
        <w:t xml:space="preserve">The following figure </w:t>
      </w:r>
      <w:r>
        <w:rPr>
          <w:rFonts w:ascii="Times New Roman" w:hAnsi="Times New Roman" w:cs="Times New Roman"/>
          <w:sz w:val="24"/>
          <w:szCs w:val="24"/>
          <w:lang w:val="en-US"/>
        </w:rPr>
        <w:t>shows</w:t>
      </w:r>
      <w:r w:rsidRPr="00CD7765">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CD7765">
        <w:rPr>
          <w:rFonts w:ascii="Times New Roman" w:hAnsi="Times New Roman" w:cs="Times New Roman"/>
          <w:sz w:val="24"/>
          <w:szCs w:val="24"/>
          <w:lang w:val="en-US"/>
        </w:rPr>
        <w:t xml:space="preserve"> line graph that represents the delay data calculated from all Dublin Bus routes along with the average temperature in Dublin. This data spans from April 22</w:t>
      </w:r>
      <w:r w:rsidRPr="00CD7765">
        <w:rPr>
          <w:rFonts w:ascii="Times New Roman" w:hAnsi="Times New Roman" w:cs="Times New Roman"/>
          <w:sz w:val="24"/>
          <w:szCs w:val="24"/>
          <w:vertAlign w:val="superscript"/>
          <w:lang w:val="en-US"/>
        </w:rPr>
        <w:t>nd</w:t>
      </w:r>
      <w:r w:rsidRPr="00CD7765">
        <w:rPr>
          <w:rFonts w:ascii="Times New Roman" w:hAnsi="Times New Roman" w:cs="Times New Roman"/>
          <w:sz w:val="24"/>
          <w:szCs w:val="24"/>
          <w:lang w:val="en-US"/>
        </w:rPr>
        <w:t>, 2024, to the present. The graph allows us to observe trends and correlations between bus delays and temperature over this period.</w:t>
      </w:r>
    </w:p>
    <w:p w14:paraId="17C16DF6" w14:textId="144659C3" w:rsidR="00CD7765" w:rsidRDefault="00CD7765" w:rsidP="00CD7765">
      <w:pPr>
        <w:pStyle w:val="Caption"/>
        <w:keepNext/>
        <w:jc w:val="both"/>
      </w:pPr>
      <w:r>
        <w:lastRenderedPageBreak/>
        <w:t xml:space="preserve">Figure </w:t>
      </w:r>
      <w:r>
        <w:fldChar w:fldCharType="begin"/>
      </w:r>
      <w:r>
        <w:instrText xml:space="preserve"> SEQ Figure \* ARABIC </w:instrText>
      </w:r>
      <w:r>
        <w:fldChar w:fldCharType="separate"/>
      </w:r>
      <w:r w:rsidR="00ED38BF">
        <w:rPr>
          <w:noProof/>
        </w:rPr>
        <w:t>12</w:t>
      </w:r>
      <w:r>
        <w:fldChar w:fldCharType="end"/>
      </w:r>
      <w:r>
        <w:t xml:space="preserve"> Line graph showing all time delay and average temperature.</w:t>
      </w:r>
    </w:p>
    <w:p w14:paraId="420C1764" w14:textId="017BE35F" w:rsidR="00CD7765" w:rsidRDefault="00CD7765" w:rsidP="00CD7765">
      <w:pPr>
        <w:spacing w:line="480" w:lineRule="auto"/>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drawing>
          <wp:inline distT="0" distB="0" distL="0" distR="0" wp14:anchorId="08CE711B" wp14:editId="77474FEE">
            <wp:extent cx="5854890" cy="1925251"/>
            <wp:effectExtent l="0" t="0" r="0" b="0"/>
            <wp:docPr id="1513130100"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30100" name="Picture 1" descr="A graph showing the growth of the stock market&#10;&#10;Description automatically generated"/>
                    <pic:cNvPicPr/>
                  </pic:nvPicPr>
                  <pic:blipFill>
                    <a:blip r:embed="rId33"/>
                    <a:stretch>
                      <a:fillRect/>
                    </a:stretch>
                  </pic:blipFill>
                  <pic:spPr>
                    <a:xfrm>
                      <a:off x="0" y="0"/>
                      <a:ext cx="5857950" cy="1926257"/>
                    </a:xfrm>
                    <a:prstGeom prst="rect">
                      <a:avLst/>
                    </a:prstGeom>
                  </pic:spPr>
                </pic:pic>
              </a:graphicData>
            </a:graphic>
          </wp:inline>
        </w:drawing>
      </w:r>
    </w:p>
    <w:p w14:paraId="4D9CD5B9" w14:textId="73D17F79" w:rsidR="00ED38BF" w:rsidRDefault="00ED38BF" w:rsidP="00257C9F">
      <w:pPr>
        <w:spacing w:line="480" w:lineRule="auto"/>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t>From the figure, it is evident that there is a negative correlation between the average delay data and the average temperature.</w:t>
      </w:r>
      <w:r>
        <w:rPr>
          <w:rFonts w:ascii="Times New Roman" w:hAnsi="Times New Roman" w:cs="Times New Roman"/>
          <w:sz w:val="24"/>
          <w:szCs w:val="24"/>
          <w:lang w:val="en-US"/>
        </w:rPr>
        <w:t xml:space="preserve"> </w:t>
      </w:r>
      <w:r w:rsidRPr="00ED38BF">
        <w:rPr>
          <w:rFonts w:ascii="Times New Roman" w:hAnsi="Times New Roman" w:cs="Times New Roman"/>
          <w:sz w:val="24"/>
          <w:szCs w:val="24"/>
          <w:lang w:val="en-US"/>
        </w:rPr>
        <w:t>Negative correlation means as one variable increases, the other variable decrea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TU5OIM","properties":{"formattedCitation":"(\\uc0\\u8216{}Representing data - Edexcel\\uc0\\u8217{}, no date)","plainCitation":"(‘Representing data - Edexcel’, no date)","noteIndex":0},"citationItems":[{"id":80,"uris":["http://zotero.org/users/local/sk83j96w/items/39HTGQ4L"],"itemData":{"id":80,"type":"document","title":"Representing data - Edexcel","URL":"https://www.bbc.co.uk/bitesize/guides/zc7sb82/revision/5#:~:text=Graphs%20can%20either%20have%20positive,increases%2C%20the%20other%20variable%20decreases."}}],"schema":"https://github.com/citation-style-language/schema/raw/master/csl-citation.json"} </w:instrText>
      </w:r>
      <w:r>
        <w:rPr>
          <w:rFonts w:ascii="Times New Roman" w:hAnsi="Times New Roman" w:cs="Times New Roman"/>
          <w:sz w:val="24"/>
          <w:szCs w:val="24"/>
          <w:lang w:val="en-US"/>
        </w:rPr>
        <w:fldChar w:fldCharType="separate"/>
      </w:r>
      <w:r w:rsidRPr="00ED38BF">
        <w:rPr>
          <w:rFonts w:ascii="Times New Roman" w:hAnsi="Times New Roman" w:cs="Times New Roman"/>
          <w:kern w:val="0"/>
          <w:sz w:val="24"/>
        </w:rPr>
        <w:t>(‘Representing data - Edexcel’, no date)</w:t>
      </w:r>
      <w:r>
        <w:rPr>
          <w:rFonts w:ascii="Times New Roman" w:hAnsi="Times New Roman" w:cs="Times New Roman"/>
          <w:sz w:val="24"/>
          <w:szCs w:val="24"/>
          <w:lang w:val="en-US"/>
        </w:rPr>
        <w:fldChar w:fldCharType="end"/>
      </w:r>
      <w:r w:rsidRPr="00ED38BF">
        <w:rPr>
          <w:rFonts w:ascii="Times New Roman" w:hAnsi="Times New Roman" w:cs="Times New Roman"/>
          <w:sz w:val="24"/>
          <w:szCs w:val="24"/>
          <w:lang w:val="en-US"/>
        </w:rPr>
        <w:t>. As the temperature increases, the average delay tends to decrease, and vice versa. This suggests that bus delays are less frequent during warmer periods and more frequent during cooler periods.</w:t>
      </w:r>
    </w:p>
    <w:p w14:paraId="1566512F" w14:textId="3723F2C6" w:rsidR="00ED38BF" w:rsidRDefault="00ED38BF" w:rsidP="00ED38BF">
      <w:pPr>
        <w:pStyle w:val="Caption"/>
        <w:keepNext/>
        <w:jc w:val="both"/>
      </w:pPr>
      <w:r>
        <w:t xml:space="preserve">Figure </w:t>
      </w:r>
      <w:r>
        <w:fldChar w:fldCharType="begin"/>
      </w:r>
      <w:r>
        <w:instrText xml:space="preserve"> SEQ Figure \* ARABIC </w:instrText>
      </w:r>
      <w:r>
        <w:fldChar w:fldCharType="separate"/>
      </w:r>
      <w:r>
        <w:rPr>
          <w:noProof/>
        </w:rPr>
        <w:t>13</w:t>
      </w:r>
      <w:r>
        <w:fldChar w:fldCharType="end"/>
      </w:r>
      <w:r w:rsidRPr="00E70B50">
        <w:t xml:space="preserve"> Line graph showing all time delay and average </w:t>
      </w:r>
      <w:r>
        <w:t xml:space="preserve">wind </w:t>
      </w:r>
      <w:proofErr w:type="gramStart"/>
      <w:r>
        <w:t>speed</w:t>
      </w:r>
      <w:proofErr w:type="gramEnd"/>
    </w:p>
    <w:p w14:paraId="6CD6C86F" w14:textId="41098FE5" w:rsidR="00ED38BF" w:rsidRDefault="00ED38BF" w:rsidP="00257C9F">
      <w:pPr>
        <w:spacing w:line="480" w:lineRule="auto"/>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drawing>
          <wp:inline distT="0" distB="0" distL="0" distR="0" wp14:anchorId="26E22D9E" wp14:editId="2F45FEF4">
            <wp:extent cx="5731510" cy="1872615"/>
            <wp:effectExtent l="0" t="0" r="2540" b="0"/>
            <wp:docPr id="1910788215"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788215" name="Picture 1" descr="A graph showing the growth of the stock market&#10;&#10;Description automatically generated"/>
                    <pic:cNvPicPr/>
                  </pic:nvPicPr>
                  <pic:blipFill>
                    <a:blip r:embed="rId34"/>
                    <a:stretch>
                      <a:fillRect/>
                    </a:stretch>
                  </pic:blipFill>
                  <pic:spPr>
                    <a:xfrm>
                      <a:off x="0" y="0"/>
                      <a:ext cx="5731510" cy="1872615"/>
                    </a:xfrm>
                    <a:prstGeom prst="rect">
                      <a:avLst/>
                    </a:prstGeom>
                  </pic:spPr>
                </pic:pic>
              </a:graphicData>
            </a:graphic>
          </wp:inline>
        </w:drawing>
      </w:r>
    </w:p>
    <w:p w14:paraId="058A9930" w14:textId="08CB521A" w:rsidR="00A80384" w:rsidRDefault="00A80384" w:rsidP="00257C9F">
      <w:pPr>
        <w:spacing w:line="480" w:lineRule="auto"/>
        <w:jc w:val="both"/>
        <w:rPr>
          <w:rFonts w:ascii="Times New Roman" w:hAnsi="Times New Roman" w:cs="Times New Roman"/>
          <w:sz w:val="24"/>
          <w:szCs w:val="24"/>
          <w:lang w:val="en-US"/>
        </w:rPr>
      </w:pPr>
      <w:r w:rsidRPr="00A80384">
        <w:rPr>
          <w:rFonts w:ascii="Times New Roman" w:hAnsi="Times New Roman" w:cs="Times New Roman"/>
          <w:sz w:val="24"/>
          <w:szCs w:val="24"/>
          <w:lang w:val="en-US"/>
        </w:rPr>
        <w:t>The figure above illustrates the correlation between average delay from all routes and average wind speed. Unlike the clear negative correlation observed with temperature, the correlation with wind speed is less evident. At times, wind speed significantly impacts average delay values, while at other times, the effect is minimal. This suggests that wind speed alone is not a direct indicator of delay values. Additional factors, such as wind direction, may be necessary to fully understand the relationship between wind conditions and bus delays.</w:t>
      </w:r>
    </w:p>
    <w:p w14:paraId="464A7948" w14:textId="3F5A56AE" w:rsidR="00E85074" w:rsidRDefault="00E85074"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E85074">
        <w:rPr>
          <w:rFonts w:ascii="Times New Roman" w:hAnsi="Times New Roman" w:cs="Times New Roman"/>
          <w:sz w:val="24"/>
          <w:szCs w:val="24"/>
          <w:lang w:val="en-US"/>
        </w:rPr>
        <w:t>Additionally, Figure 10 identifies that the most delayed weather condition is slight rain showers. This finding clearly illustrates the significant impact weather conditions can have on the timeliness of Dublin bus journeys. Understanding these patterns helps in predicting delays and managing bus schedules more effectively during adverse weather conditions.</w:t>
      </w:r>
      <w:r w:rsidR="00075ADC">
        <w:rPr>
          <w:rFonts w:ascii="Times New Roman" w:hAnsi="Times New Roman" w:cs="Times New Roman"/>
          <w:sz w:val="24"/>
          <w:szCs w:val="24"/>
          <w:lang w:val="en-US"/>
        </w:rPr>
        <w:t xml:space="preserve"> </w:t>
      </w:r>
      <w:r w:rsidR="00075ADC" w:rsidRPr="00075ADC">
        <w:rPr>
          <w:rFonts w:ascii="Times New Roman" w:hAnsi="Times New Roman" w:cs="Times New Roman"/>
          <w:sz w:val="24"/>
          <w:szCs w:val="24"/>
          <w:lang w:val="en-US"/>
        </w:rPr>
        <w:t xml:space="preserve">Additionally, delays are more likely to occur during the daytime, particularly in the afternoon peak hours. The data also shows that delays are higher on weekends compared to </w:t>
      </w:r>
      <w:r w:rsidR="00966C8C" w:rsidRPr="00075ADC">
        <w:rPr>
          <w:rFonts w:ascii="Times New Roman" w:hAnsi="Times New Roman" w:cs="Times New Roman"/>
          <w:sz w:val="24"/>
          <w:szCs w:val="24"/>
          <w:lang w:val="en-US"/>
        </w:rPr>
        <w:t>weekdays.</w:t>
      </w:r>
    </w:p>
    <w:p w14:paraId="61FB4DE8" w14:textId="3AD8827B" w:rsidR="00965FBD" w:rsidRDefault="00965FBD" w:rsidP="00965FBD">
      <w:pPr>
        <w:spacing w:line="480" w:lineRule="auto"/>
        <w:ind w:firstLine="720"/>
        <w:jc w:val="both"/>
        <w:rPr>
          <w:rFonts w:ascii="Times New Roman" w:hAnsi="Times New Roman" w:cs="Times New Roman"/>
          <w:sz w:val="24"/>
          <w:szCs w:val="24"/>
          <w:lang w:val="en-US"/>
        </w:rPr>
      </w:pPr>
      <w:r w:rsidRPr="00965FBD">
        <w:rPr>
          <w:rFonts w:ascii="Times New Roman" w:hAnsi="Times New Roman" w:cs="Times New Roman"/>
          <w:sz w:val="24"/>
          <w:szCs w:val="24"/>
          <w:lang w:val="en-US"/>
        </w:rPr>
        <w:t xml:space="preserve">Along with these findings, the research provides observations such as identifying the most delayed routes and offering insights into how delay values vary under specific weather conditions and at </w:t>
      </w:r>
      <w:proofErr w:type="gramStart"/>
      <w:r w:rsidRPr="00965FBD">
        <w:rPr>
          <w:rFonts w:ascii="Times New Roman" w:hAnsi="Times New Roman" w:cs="Times New Roman"/>
          <w:sz w:val="24"/>
          <w:szCs w:val="24"/>
          <w:lang w:val="en-US"/>
        </w:rPr>
        <w:t xml:space="preserve">particular </w:t>
      </w:r>
      <w:r>
        <w:rPr>
          <w:rFonts w:ascii="Times New Roman" w:hAnsi="Times New Roman" w:cs="Times New Roman"/>
          <w:sz w:val="24"/>
          <w:szCs w:val="24"/>
          <w:lang w:val="en-US"/>
        </w:rPr>
        <w:t>occasion</w:t>
      </w:r>
      <w:proofErr w:type="gramEnd"/>
      <w:r w:rsidRPr="00965FBD">
        <w:rPr>
          <w:rFonts w:ascii="Times New Roman" w:hAnsi="Times New Roman" w:cs="Times New Roman"/>
          <w:sz w:val="24"/>
          <w:szCs w:val="24"/>
          <w:lang w:val="en-US"/>
        </w:rPr>
        <w:t xml:space="preserve">. The dashboard is designed to be real-time, </w:t>
      </w:r>
      <w:r w:rsidRPr="00965FBD">
        <w:rPr>
          <w:rFonts w:ascii="Times New Roman" w:hAnsi="Times New Roman" w:cs="Times New Roman"/>
          <w:sz w:val="24"/>
          <w:szCs w:val="24"/>
          <w:lang w:val="en-US"/>
        </w:rPr>
        <w:t>updated</w:t>
      </w:r>
      <w:r w:rsidRPr="00965FBD">
        <w:rPr>
          <w:rFonts w:ascii="Times New Roman" w:hAnsi="Times New Roman" w:cs="Times New Roman"/>
          <w:sz w:val="24"/>
          <w:szCs w:val="24"/>
          <w:lang w:val="en-US"/>
        </w:rPr>
        <w:t xml:space="preserve"> every 5 minutes, reflecting the actual conditions as they happen. While external factors can influence the delay values, the findings consistently show a relationship between delay values and local weather conditions. Specifically, slight rain conditions pose the greatest challenge for buses to maintain their schedules. Consequently, Dublin bus users can expect more delays during </w:t>
      </w:r>
      <w:r w:rsidRPr="00965FBD">
        <w:rPr>
          <w:rFonts w:ascii="Times New Roman" w:hAnsi="Times New Roman" w:cs="Times New Roman"/>
          <w:sz w:val="24"/>
          <w:szCs w:val="24"/>
          <w:lang w:val="en-US"/>
        </w:rPr>
        <w:t>slightly rainy</w:t>
      </w:r>
      <w:r w:rsidRPr="00965FBD">
        <w:rPr>
          <w:rFonts w:ascii="Times New Roman" w:hAnsi="Times New Roman" w:cs="Times New Roman"/>
          <w:sz w:val="24"/>
          <w:szCs w:val="24"/>
          <w:lang w:val="en-US"/>
        </w:rPr>
        <w:t xml:space="preserve"> conditions.</w:t>
      </w:r>
    </w:p>
    <w:p w14:paraId="1836571F" w14:textId="464BBD54" w:rsidR="00966C8C" w:rsidRPr="00966C8C" w:rsidRDefault="00966C8C" w:rsidP="00966C8C">
      <w:pPr>
        <w:pStyle w:val="ListParagraph"/>
        <w:numPr>
          <w:ilvl w:val="1"/>
          <w:numId w:val="1"/>
        </w:numPr>
        <w:spacing w:line="240" w:lineRule="auto"/>
        <w:rPr>
          <w:rFonts w:ascii="Times New Roman" w:hAnsi="Times New Roman" w:cs="Times New Roman"/>
          <w:b/>
          <w:bCs/>
          <w:sz w:val="24"/>
          <w:szCs w:val="24"/>
          <w:lang w:val="en-US"/>
        </w:rPr>
      </w:pPr>
      <w:r w:rsidRPr="00966C8C">
        <w:rPr>
          <w:rFonts w:ascii="Times New Roman" w:hAnsi="Times New Roman" w:cs="Times New Roman"/>
          <w:b/>
          <w:bCs/>
          <w:sz w:val="24"/>
          <w:szCs w:val="24"/>
          <w:lang w:val="en-US"/>
        </w:rPr>
        <w:t xml:space="preserve">Challenges Faced </w:t>
      </w:r>
    </w:p>
    <w:p w14:paraId="3E9DD462" w14:textId="77777777" w:rsidR="008608D2" w:rsidRDefault="0038411B" w:rsidP="0038411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8411B">
        <w:rPr>
          <w:rFonts w:ascii="Times New Roman" w:hAnsi="Times New Roman" w:cs="Times New Roman"/>
          <w:sz w:val="24"/>
          <w:szCs w:val="24"/>
          <w:lang w:val="en-US"/>
        </w:rPr>
        <w:t>During the execution of the project, various challenges were encountered, including issues identified during development, bugs discovered during testing, and difficulties encountered during deployment. One major challenge was familiarizing with various web technologies and selecting the most suitable one for development. Extensive literature reviews and documentation studies helped in understanding these technologies better.</w:t>
      </w:r>
    </w:p>
    <w:p w14:paraId="6A9A7CAA" w14:textId="47E995FB" w:rsidR="00CF649E" w:rsidRDefault="0038411B" w:rsidP="008608D2">
      <w:pPr>
        <w:spacing w:line="480" w:lineRule="auto"/>
        <w:ind w:firstLine="72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t xml:space="preserve">Among the challenges faced during development was the static data refresh problem. This issue arises when there are changes in the static data provided by the NTA, typically due to route modifications initiated by the operator. Such changes can lead to discrepancies between route IDs in the static data and real-time data. To address this challenge, a new table called "route mapping" was introduced. This table stores mappings between route short names and </w:t>
      </w:r>
      <w:r w:rsidRPr="0038411B">
        <w:rPr>
          <w:rFonts w:ascii="Times New Roman" w:hAnsi="Times New Roman" w:cs="Times New Roman"/>
          <w:sz w:val="24"/>
          <w:szCs w:val="24"/>
          <w:lang w:val="en-US"/>
        </w:rPr>
        <w:lastRenderedPageBreak/>
        <w:t>route IDs, facilitating the retrieval of historic delay data using these IDs. Active route IDs are indicated by an "is_active" column, simplifying the process of fetching current delay parameters by filtering out only the active route IDs.</w:t>
      </w:r>
      <w:r w:rsidR="00CF649E">
        <w:rPr>
          <w:rFonts w:ascii="Times New Roman" w:hAnsi="Times New Roman" w:cs="Times New Roman"/>
          <w:sz w:val="24"/>
          <w:szCs w:val="24"/>
          <w:lang w:val="en-US"/>
        </w:rPr>
        <w:t xml:space="preserve"> </w:t>
      </w:r>
    </w:p>
    <w:p w14:paraId="114B2F23" w14:textId="34047927" w:rsidR="008608D2" w:rsidRDefault="008608D2" w:rsidP="008608D2">
      <w:pPr>
        <w:spacing w:line="480" w:lineRule="auto"/>
        <w:ind w:firstLine="720"/>
        <w:jc w:val="both"/>
        <w:rPr>
          <w:rFonts w:ascii="Times New Roman" w:hAnsi="Times New Roman" w:cs="Times New Roman"/>
          <w:sz w:val="24"/>
          <w:szCs w:val="24"/>
          <w:lang w:val="en-US"/>
        </w:rPr>
      </w:pPr>
      <w:r w:rsidRPr="008608D2">
        <w:rPr>
          <w:rFonts w:ascii="Times New Roman" w:hAnsi="Times New Roman" w:cs="Times New Roman"/>
          <w:sz w:val="24"/>
          <w:szCs w:val="24"/>
          <w:lang w:val="en-US"/>
        </w:rPr>
        <w:t>Another bug that arose</w:t>
      </w:r>
      <w:r>
        <w:rPr>
          <w:rFonts w:ascii="Times New Roman" w:hAnsi="Times New Roman" w:cs="Times New Roman"/>
          <w:sz w:val="24"/>
          <w:szCs w:val="24"/>
          <w:lang w:val="en-US"/>
        </w:rPr>
        <w:t xml:space="preserve"> during testing</w:t>
      </w:r>
      <w:r w:rsidRPr="008608D2">
        <w:rPr>
          <w:rFonts w:ascii="Times New Roman" w:hAnsi="Times New Roman" w:cs="Times New Roman"/>
          <w:sz w:val="24"/>
          <w:szCs w:val="24"/>
          <w:lang w:val="en-US"/>
        </w:rPr>
        <w:t xml:space="preserve"> was a timezone issue. This occurred because the dashboard engine or the master database was using local time instead of Dublin/UK time. The POSIX time from GTFS-R and Open-Meteo is in UTC format. The format converter module is responsible for converting UTC times to local times. However, the local time may vary depending on the deployment area or the timezone of the virtual machine, leading to discrepancies in displayed times on the dashboard.</w:t>
      </w:r>
      <w:r>
        <w:rPr>
          <w:rFonts w:ascii="Times New Roman" w:hAnsi="Times New Roman" w:cs="Times New Roman"/>
          <w:sz w:val="24"/>
          <w:szCs w:val="24"/>
          <w:lang w:val="en-US"/>
        </w:rPr>
        <w:t xml:space="preserve"> </w:t>
      </w:r>
      <w:r w:rsidRPr="008608D2">
        <w:rPr>
          <w:rFonts w:ascii="Times New Roman" w:hAnsi="Times New Roman" w:cs="Times New Roman"/>
          <w:sz w:val="24"/>
          <w:szCs w:val="24"/>
          <w:lang w:val="en-US"/>
        </w:rPr>
        <w:t>To resolve this issue, the time was adjusted from local time to the timezone of Dublin. The pytz library was instrumental in implementing this solution, ensuring that the dashboard displays the correct local time for Dublin regardless of the deployment area or virtual machine timezone.</w:t>
      </w:r>
    </w:p>
    <w:p w14:paraId="6E42A1CE" w14:textId="13C98CE7" w:rsidR="008F4E2F" w:rsidRDefault="00D31040" w:rsidP="00D31040">
      <w:pPr>
        <w:spacing w:line="480" w:lineRule="auto"/>
        <w:ind w:firstLine="720"/>
        <w:jc w:val="both"/>
        <w:rPr>
          <w:rFonts w:ascii="Times New Roman" w:hAnsi="Times New Roman" w:cs="Times New Roman"/>
          <w:sz w:val="24"/>
          <w:szCs w:val="24"/>
          <w:lang w:val="en-US"/>
        </w:rPr>
      </w:pPr>
      <w:r w:rsidRPr="00D31040">
        <w:rPr>
          <w:rFonts w:ascii="Times New Roman" w:hAnsi="Times New Roman" w:cs="Times New Roman"/>
          <w:sz w:val="24"/>
          <w:szCs w:val="24"/>
          <w:lang w:val="en-US"/>
        </w:rPr>
        <w:t>The deployment process presented its own set of challenges. Setting up the database on the cloud proved to be particularly difficult, with attempts made across various cloud platforms yielding success only on Microsoft Azure. Deploying the application also posed challenges, but these were eventually overcome through thorough exploration of documentation and engagement with online discussion forums.</w:t>
      </w:r>
      <w:r>
        <w:rPr>
          <w:rFonts w:ascii="Times New Roman" w:hAnsi="Times New Roman" w:cs="Times New Roman"/>
          <w:sz w:val="24"/>
          <w:szCs w:val="24"/>
          <w:lang w:val="en-US"/>
        </w:rPr>
        <w:t xml:space="preserve"> </w:t>
      </w:r>
      <w:r w:rsidRPr="00D31040">
        <w:rPr>
          <w:rFonts w:ascii="Times New Roman" w:hAnsi="Times New Roman" w:cs="Times New Roman"/>
          <w:sz w:val="24"/>
          <w:szCs w:val="24"/>
          <w:lang w:val="en-US"/>
        </w:rPr>
        <w:t>One major obstacle encountered was the bandwidth and performance limitations of the available free cloud platforms. To address this issue, the decision was made to deploy the application on two different cloud platforms: AWS and Azure. This approach helped to mitigate the constraints imposed by the free-tier offerings and ensured smoother operation of the deployed system.</w:t>
      </w:r>
    </w:p>
    <w:p w14:paraId="4BEA41FB" w14:textId="77777777" w:rsidR="00D31040" w:rsidRDefault="00D31040" w:rsidP="00D31040">
      <w:pPr>
        <w:spacing w:line="480" w:lineRule="auto"/>
        <w:ind w:firstLine="720"/>
        <w:jc w:val="both"/>
        <w:rPr>
          <w:rFonts w:ascii="Times New Roman" w:hAnsi="Times New Roman" w:cs="Times New Roman"/>
          <w:sz w:val="24"/>
          <w:szCs w:val="24"/>
          <w:lang w:val="en-US"/>
        </w:rPr>
      </w:pPr>
    </w:p>
    <w:p w14:paraId="5C9F5BE6" w14:textId="77777777" w:rsidR="008F4E2F" w:rsidRDefault="008F4E2F" w:rsidP="00257C9F">
      <w:pPr>
        <w:spacing w:line="480" w:lineRule="auto"/>
        <w:jc w:val="both"/>
        <w:rPr>
          <w:rFonts w:ascii="Times New Roman" w:hAnsi="Times New Roman" w:cs="Times New Roman"/>
          <w:sz w:val="24"/>
          <w:szCs w:val="24"/>
          <w:lang w:val="en-US"/>
        </w:rPr>
      </w:pPr>
    </w:p>
    <w:p w14:paraId="489F51D5" w14:textId="77777777" w:rsidR="008F4E2F" w:rsidRDefault="008F4E2F" w:rsidP="00257C9F">
      <w:pPr>
        <w:spacing w:line="480" w:lineRule="auto"/>
        <w:jc w:val="both"/>
        <w:rPr>
          <w:rFonts w:ascii="Times New Roman" w:hAnsi="Times New Roman" w:cs="Times New Roman"/>
          <w:sz w:val="24"/>
          <w:szCs w:val="24"/>
          <w:lang w:val="en-US"/>
        </w:rPr>
      </w:pPr>
    </w:p>
    <w:p w14:paraId="733612D4" w14:textId="3BF0E063" w:rsidR="00257C9F" w:rsidRPr="008F4E2F" w:rsidRDefault="00257C9F" w:rsidP="008F4E2F">
      <w:pPr>
        <w:pStyle w:val="ListParagraph"/>
        <w:numPr>
          <w:ilvl w:val="0"/>
          <w:numId w:val="1"/>
        </w:numPr>
        <w:spacing w:line="240" w:lineRule="auto"/>
        <w:rPr>
          <w:rFonts w:ascii="Times New Roman" w:hAnsi="Times New Roman" w:cs="Times New Roman"/>
          <w:b/>
          <w:bCs/>
          <w:sz w:val="24"/>
          <w:szCs w:val="24"/>
          <w:lang w:val="en-US"/>
        </w:rPr>
      </w:pPr>
      <w:r w:rsidRPr="008F4E2F">
        <w:rPr>
          <w:rFonts w:ascii="Times New Roman" w:hAnsi="Times New Roman" w:cs="Times New Roman"/>
          <w:b/>
          <w:bCs/>
          <w:sz w:val="24"/>
          <w:szCs w:val="24"/>
          <w:lang w:val="en-US"/>
        </w:rPr>
        <w:lastRenderedPageBreak/>
        <w:t>ETHICAL CONSIDERATION</w:t>
      </w:r>
    </w:p>
    <w:p w14:paraId="45BB3B4B" w14:textId="7B27B331" w:rsidR="008F4E2F" w:rsidRDefault="008F4E2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F4E2F">
        <w:rPr>
          <w:rFonts w:ascii="Times New Roman" w:hAnsi="Times New Roman" w:cs="Times New Roman"/>
          <w:sz w:val="24"/>
          <w:szCs w:val="24"/>
          <w:lang w:val="en-US"/>
        </w:rPr>
        <w:t>This project relies solely on publicly accessible data, with no utilization of human-specific information. The dataset is constructed using openly available data sources such as GTFS real-time data from the National Transport Authority and weather data from Open-Meteo. Since the dashboard uses publicly accessible information, there is a reduced risk of privacy concerns related to individual human data. The usage of NTA services falls under the fair usage policy, and the usage of Open-Meteo services complies with the non-commercial terms of use.</w:t>
      </w:r>
    </w:p>
    <w:p w14:paraId="090A986B" w14:textId="77777777" w:rsidR="00D31040" w:rsidRDefault="00D31040" w:rsidP="00257C9F">
      <w:pPr>
        <w:spacing w:line="480" w:lineRule="auto"/>
        <w:jc w:val="both"/>
        <w:rPr>
          <w:rFonts w:ascii="Times New Roman" w:hAnsi="Times New Roman" w:cs="Times New Roman"/>
          <w:sz w:val="24"/>
          <w:szCs w:val="24"/>
          <w:lang w:val="en-US"/>
        </w:rPr>
      </w:pPr>
    </w:p>
    <w:p w14:paraId="0F2C2747" w14:textId="77777777" w:rsidR="00D31040" w:rsidRDefault="00D31040" w:rsidP="00257C9F">
      <w:pPr>
        <w:spacing w:line="480" w:lineRule="auto"/>
        <w:jc w:val="both"/>
        <w:rPr>
          <w:rFonts w:ascii="Times New Roman" w:hAnsi="Times New Roman" w:cs="Times New Roman"/>
          <w:sz w:val="24"/>
          <w:szCs w:val="24"/>
          <w:lang w:val="en-US"/>
        </w:rPr>
      </w:pPr>
    </w:p>
    <w:p w14:paraId="07BA42AB" w14:textId="77777777" w:rsidR="00D31040" w:rsidRDefault="00D31040" w:rsidP="00257C9F">
      <w:pPr>
        <w:spacing w:line="480" w:lineRule="auto"/>
        <w:jc w:val="both"/>
        <w:rPr>
          <w:rFonts w:ascii="Times New Roman" w:hAnsi="Times New Roman" w:cs="Times New Roman"/>
          <w:sz w:val="24"/>
          <w:szCs w:val="24"/>
          <w:lang w:val="en-US"/>
        </w:rPr>
      </w:pPr>
    </w:p>
    <w:p w14:paraId="7C59613B" w14:textId="77777777" w:rsidR="00D31040" w:rsidRDefault="00D31040" w:rsidP="00257C9F">
      <w:pPr>
        <w:spacing w:line="480" w:lineRule="auto"/>
        <w:jc w:val="both"/>
        <w:rPr>
          <w:rFonts w:ascii="Times New Roman" w:hAnsi="Times New Roman" w:cs="Times New Roman"/>
          <w:sz w:val="24"/>
          <w:szCs w:val="24"/>
          <w:lang w:val="en-US"/>
        </w:rPr>
      </w:pPr>
    </w:p>
    <w:p w14:paraId="2D050BC2" w14:textId="77777777" w:rsidR="00D31040" w:rsidRDefault="00D31040" w:rsidP="00257C9F">
      <w:pPr>
        <w:spacing w:line="480" w:lineRule="auto"/>
        <w:jc w:val="both"/>
        <w:rPr>
          <w:rFonts w:ascii="Times New Roman" w:hAnsi="Times New Roman" w:cs="Times New Roman"/>
          <w:sz w:val="24"/>
          <w:szCs w:val="24"/>
          <w:lang w:val="en-US"/>
        </w:rPr>
      </w:pPr>
    </w:p>
    <w:p w14:paraId="766B16E2" w14:textId="77777777" w:rsidR="00D31040" w:rsidRDefault="00D31040" w:rsidP="00257C9F">
      <w:pPr>
        <w:spacing w:line="480" w:lineRule="auto"/>
        <w:jc w:val="both"/>
        <w:rPr>
          <w:rFonts w:ascii="Times New Roman" w:hAnsi="Times New Roman" w:cs="Times New Roman"/>
          <w:sz w:val="24"/>
          <w:szCs w:val="24"/>
          <w:lang w:val="en-US"/>
        </w:rPr>
      </w:pPr>
    </w:p>
    <w:p w14:paraId="62BBD5A3" w14:textId="77777777" w:rsidR="00D31040" w:rsidRDefault="00D31040" w:rsidP="00257C9F">
      <w:pPr>
        <w:spacing w:line="480" w:lineRule="auto"/>
        <w:jc w:val="both"/>
        <w:rPr>
          <w:rFonts w:ascii="Times New Roman" w:hAnsi="Times New Roman" w:cs="Times New Roman"/>
          <w:sz w:val="24"/>
          <w:szCs w:val="24"/>
          <w:lang w:val="en-US"/>
        </w:rPr>
      </w:pPr>
    </w:p>
    <w:p w14:paraId="1EBEFD2A" w14:textId="77777777" w:rsidR="00D31040" w:rsidRDefault="00D31040" w:rsidP="00257C9F">
      <w:pPr>
        <w:spacing w:line="480" w:lineRule="auto"/>
        <w:jc w:val="both"/>
        <w:rPr>
          <w:rFonts w:ascii="Times New Roman" w:hAnsi="Times New Roman" w:cs="Times New Roman"/>
          <w:sz w:val="24"/>
          <w:szCs w:val="24"/>
          <w:lang w:val="en-US"/>
        </w:rPr>
      </w:pPr>
    </w:p>
    <w:p w14:paraId="2AC8C5BD" w14:textId="77777777" w:rsidR="00D31040" w:rsidRDefault="00D31040" w:rsidP="00257C9F">
      <w:pPr>
        <w:spacing w:line="480" w:lineRule="auto"/>
        <w:jc w:val="both"/>
        <w:rPr>
          <w:rFonts w:ascii="Times New Roman" w:hAnsi="Times New Roman" w:cs="Times New Roman"/>
          <w:sz w:val="24"/>
          <w:szCs w:val="24"/>
          <w:lang w:val="en-US"/>
        </w:rPr>
      </w:pPr>
    </w:p>
    <w:p w14:paraId="5DAE7757" w14:textId="77777777" w:rsidR="00D31040" w:rsidRDefault="00D31040" w:rsidP="00257C9F">
      <w:pPr>
        <w:spacing w:line="480" w:lineRule="auto"/>
        <w:jc w:val="both"/>
        <w:rPr>
          <w:rFonts w:ascii="Times New Roman" w:hAnsi="Times New Roman" w:cs="Times New Roman"/>
          <w:sz w:val="24"/>
          <w:szCs w:val="24"/>
          <w:lang w:val="en-US"/>
        </w:rPr>
      </w:pPr>
    </w:p>
    <w:p w14:paraId="7201F695" w14:textId="77777777" w:rsidR="00D31040" w:rsidRDefault="00D31040" w:rsidP="00257C9F">
      <w:pPr>
        <w:spacing w:line="480" w:lineRule="auto"/>
        <w:jc w:val="both"/>
        <w:rPr>
          <w:rFonts w:ascii="Times New Roman" w:hAnsi="Times New Roman" w:cs="Times New Roman"/>
          <w:sz w:val="24"/>
          <w:szCs w:val="24"/>
          <w:lang w:val="en-US"/>
        </w:rPr>
      </w:pPr>
    </w:p>
    <w:p w14:paraId="3184672F" w14:textId="77777777" w:rsidR="00D31040" w:rsidRDefault="00D31040" w:rsidP="00257C9F">
      <w:pPr>
        <w:spacing w:line="480" w:lineRule="auto"/>
        <w:jc w:val="both"/>
        <w:rPr>
          <w:rFonts w:ascii="Times New Roman" w:hAnsi="Times New Roman" w:cs="Times New Roman"/>
          <w:sz w:val="24"/>
          <w:szCs w:val="24"/>
          <w:lang w:val="en-US"/>
        </w:rPr>
      </w:pPr>
    </w:p>
    <w:p w14:paraId="5E58C027" w14:textId="77777777" w:rsidR="00D31040" w:rsidRDefault="00D31040" w:rsidP="00257C9F">
      <w:pPr>
        <w:spacing w:line="480" w:lineRule="auto"/>
        <w:jc w:val="both"/>
        <w:rPr>
          <w:rFonts w:ascii="Times New Roman" w:hAnsi="Times New Roman" w:cs="Times New Roman"/>
          <w:sz w:val="24"/>
          <w:szCs w:val="24"/>
          <w:lang w:val="en-US"/>
        </w:rPr>
      </w:pPr>
    </w:p>
    <w:p w14:paraId="09BE2749" w14:textId="5455F72D" w:rsidR="00257C9F" w:rsidRDefault="00257C9F" w:rsidP="00D31040">
      <w:pPr>
        <w:pStyle w:val="ListParagraph"/>
        <w:numPr>
          <w:ilvl w:val="0"/>
          <w:numId w:val="1"/>
        </w:numPr>
        <w:spacing w:line="240" w:lineRule="auto"/>
        <w:rPr>
          <w:rFonts w:ascii="Times New Roman" w:hAnsi="Times New Roman" w:cs="Times New Roman"/>
          <w:b/>
          <w:bCs/>
          <w:sz w:val="24"/>
          <w:szCs w:val="24"/>
          <w:lang w:val="en-US"/>
        </w:rPr>
      </w:pPr>
      <w:r w:rsidRPr="00D31040">
        <w:rPr>
          <w:rFonts w:ascii="Times New Roman" w:hAnsi="Times New Roman" w:cs="Times New Roman"/>
          <w:b/>
          <w:bCs/>
          <w:sz w:val="24"/>
          <w:szCs w:val="24"/>
          <w:lang w:val="en-US"/>
        </w:rPr>
        <w:lastRenderedPageBreak/>
        <w:t>CONCLUSION</w:t>
      </w:r>
    </w:p>
    <w:p w14:paraId="72E6D347" w14:textId="77777777" w:rsidR="00D31040" w:rsidRDefault="00D31040" w:rsidP="00D31040">
      <w:pPr>
        <w:pStyle w:val="ListParagraph"/>
        <w:spacing w:line="240" w:lineRule="auto"/>
        <w:ind w:left="360"/>
        <w:rPr>
          <w:rFonts w:ascii="Times New Roman" w:hAnsi="Times New Roman" w:cs="Times New Roman"/>
          <w:b/>
          <w:bCs/>
          <w:sz w:val="24"/>
          <w:szCs w:val="24"/>
          <w:lang w:val="en-US"/>
        </w:rPr>
      </w:pPr>
    </w:p>
    <w:p w14:paraId="1F655B5A" w14:textId="5D4D6AA1" w:rsidR="00D31040" w:rsidRDefault="00D31040" w:rsidP="00D31040">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05F44A6E" w14:textId="77777777" w:rsidR="00321C8C" w:rsidRDefault="00321C8C" w:rsidP="00321C8C">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21C8C">
        <w:rPr>
          <w:rFonts w:ascii="Times New Roman" w:hAnsi="Times New Roman" w:cs="Times New Roman"/>
          <w:sz w:val="24"/>
          <w:szCs w:val="24"/>
          <w:lang w:val="en-US"/>
        </w:rPr>
        <w:t>The research aimed to investigate the extent to which weather conditions impact delays in Dublin buses, seeking to identify the weather conditions most conducive to bus delays. Through various data visualizations, this extent was successfully communicated. The dashboard showcased line charts plotting weather data against delay data, revealing a clear negative correlation between weather and average temperature. Additionally, it highlighted slight rain showers as the most delayed weather condition, suggesting that Dublin Bus delays are more likely during rainy days and less delayed on warmer days.</w:t>
      </w:r>
    </w:p>
    <w:p w14:paraId="020C7540" w14:textId="433A2A42" w:rsidR="00D31040" w:rsidRDefault="00321C8C" w:rsidP="00321C8C">
      <w:pPr>
        <w:spacing w:line="480" w:lineRule="auto"/>
        <w:ind w:left="360" w:firstLine="360"/>
        <w:jc w:val="both"/>
        <w:rPr>
          <w:rFonts w:ascii="Times New Roman" w:hAnsi="Times New Roman" w:cs="Times New Roman"/>
          <w:sz w:val="24"/>
          <w:szCs w:val="24"/>
          <w:lang w:val="en-US"/>
        </w:rPr>
      </w:pPr>
      <w:r w:rsidRPr="00321C8C">
        <w:rPr>
          <w:rFonts w:ascii="Times New Roman" w:hAnsi="Times New Roman" w:cs="Times New Roman"/>
          <w:sz w:val="24"/>
          <w:szCs w:val="24"/>
          <w:lang w:val="en-US"/>
        </w:rPr>
        <w:t>In addition to these aims, the dashboard provided valuable insights and data to the public. Users could easily identify the top delayed routes and view delay information for these routes. A key feature of the dashboard was its user-friendly interface, allowing users to toggle between all-time data and current day's data. Users could also analyze delay data for specific routes and compare it with delays on other routes. Furthermore, they could gauge the range of delays within routes and assess how current delay values differed from previous values.</w:t>
      </w:r>
      <w:r>
        <w:rPr>
          <w:rFonts w:ascii="Times New Roman" w:hAnsi="Times New Roman" w:cs="Times New Roman"/>
          <w:sz w:val="24"/>
          <w:szCs w:val="24"/>
          <w:lang w:val="en-US"/>
        </w:rPr>
        <w:t xml:space="preserve"> </w:t>
      </w:r>
      <w:r w:rsidRPr="00321C8C">
        <w:rPr>
          <w:rFonts w:ascii="Times New Roman" w:hAnsi="Times New Roman" w:cs="Times New Roman"/>
          <w:sz w:val="24"/>
          <w:szCs w:val="24"/>
          <w:lang w:val="en-US"/>
        </w:rPr>
        <w:t>Overall, the dashboard proved highly beneficial for individuals who rely extensively on Dublin buses, enabling them to assess traffic conditions and plan their journeys accordingly.</w:t>
      </w:r>
    </w:p>
    <w:p w14:paraId="008E9151" w14:textId="0DA1386C" w:rsidR="0081709A" w:rsidRPr="00321C8C" w:rsidRDefault="0081709A" w:rsidP="0081709A">
      <w:pPr>
        <w:spacing w:line="480" w:lineRule="auto"/>
        <w:ind w:left="360" w:firstLine="360"/>
        <w:jc w:val="both"/>
        <w:rPr>
          <w:rFonts w:ascii="Times New Roman" w:hAnsi="Times New Roman" w:cs="Times New Roman"/>
          <w:sz w:val="24"/>
          <w:szCs w:val="24"/>
          <w:lang w:val="en-US"/>
        </w:rPr>
      </w:pPr>
      <w:r w:rsidRPr="0081709A">
        <w:rPr>
          <w:rFonts w:ascii="Times New Roman" w:hAnsi="Times New Roman" w:cs="Times New Roman"/>
          <w:sz w:val="24"/>
          <w:szCs w:val="24"/>
          <w:lang w:val="en-US"/>
        </w:rPr>
        <w:t>The results of this research support the findings of previous studies, which state that weather significantly impacts the timeliness of public transport. One key implication of this study, compared to previous ones, is the real-time nature of the dashboard, which displays current data as it is. This real-time visibility allows passengers to see any external factors affecting the data, providing immediate insight.</w:t>
      </w:r>
      <w:r>
        <w:rPr>
          <w:rFonts w:ascii="Times New Roman" w:hAnsi="Times New Roman" w:cs="Times New Roman"/>
          <w:sz w:val="24"/>
          <w:szCs w:val="24"/>
          <w:lang w:val="en-US"/>
        </w:rPr>
        <w:t xml:space="preserve"> </w:t>
      </w:r>
      <w:r w:rsidRPr="0081709A">
        <w:rPr>
          <w:rFonts w:ascii="Times New Roman" w:hAnsi="Times New Roman" w:cs="Times New Roman"/>
          <w:sz w:val="24"/>
          <w:szCs w:val="24"/>
          <w:lang w:val="en-US"/>
        </w:rPr>
        <w:t xml:space="preserve">Moreover, this study uniquely utilizes the General Transit Feed Specification (GTFS) data format for analysis, which has not been extensively explored in other studies. GTFS data proves to be highly beneficial for </w:t>
      </w:r>
      <w:r w:rsidRPr="0081709A">
        <w:rPr>
          <w:rFonts w:ascii="Times New Roman" w:hAnsi="Times New Roman" w:cs="Times New Roman"/>
          <w:sz w:val="24"/>
          <w:szCs w:val="24"/>
          <w:lang w:val="en-US"/>
        </w:rPr>
        <w:lastRenderedPageBreak/>
        <w:t>analyzing delays in real-time, offering a comprehensive and up-to-date view of the impact of weather on public transport delays. This approach not only validates previous research but also enhances the ability of passengers to plan their journeys with current and accurate information.</w:t>
      </w:r>
    </w:p>
    <w:p w14:paraId="749FE952" w14:textId="698CA764" w:rsidR="00D31040" w:rsidRDefault="00D31040" w:rsidP="00D31040">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Limitations</w:t>
      </w:r>
    </w:p>
    <w:p w14:paraId="5DB80C58" w14:textId="77777777" w:rsidR="00C90AAE" w:rsidRDefault="0081709A" w:rsidP="0081709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1709A">
        <w:rPr>
          <w:rFonts w:ascii="Times New Roman" w:hAnsi="Times New Roman" w:cs="Times New Roman"/>
          <w:sz w:val="24"/>
          <w:szCs w:val="24"/>
          <w:lang w:val="en-US"/>
        </w:rPr>
        <w:t>This research calculates and displays delay values across routes rather than at the trip level. Trip-level delay values are aggregated to calculate the average delay for each route. This approach stems from performance limitations, as analyzing each individual trip would result in an enormous dataset, challenging to manage with available resources.</w:t>
      </w:r>
    </w:p>
    <w:p w14:paraId="6E136553" w14:textId="2ACF49A0" w:rsidR="00D31040"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1709A" w:rsidRPr="0081709A">
        <w:rPr>
          <w:rFonts w:ascii="Times New Roman" w:hAnsi="Times New Roman" w:cs="Times New Roman"/>
          <w:sz w:val="24"/>
          <w:szCs w:val="24"/>
          <w:lang w:val="en-US"/>
        </w:rPr>
        <w:t>Another limitation is the interval at which the extraction engine operates. For this research, the engine runs every 30 minutes, which may not always capture the most accurate data. A shorter interval would yield a more precise dataset, but the 30-minute configuration was chosen due to resource constraints. Given the dataset's size (covering all Dublin bus routes) and available computational power, a 30-minute interval was a practical compromise.</w:t>
      </w:r>
    </w:p>
    <w:p w14:paraId="077C1C18" w14:textId="22DD47FB" w:rsidR="00C90AAE" w:rsidRPr="0081709A"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90AAE">
        <w:rPr>
          <w:rFonts w:ascii="Times New Roman" w:hAnsi="Times New Roman" w:cs="Times New Roman"/>
          <w:sz w:val="24"/>
          <w:szCs w:val="24"/>
          <w:lang w:val="en-US"/>
        </w:rPr>
        <w:t>One of the other limitations of the dashboard is the limited plotting of weather parameters concerning delay parameters. The challenge is that many weather parameters are not straightforward numbers, making it difficult to establish clear relationships with delay values. Additionally, the dashboard's current set of components does not fully support the complex visualization needed for some weather data.</w:t>
      </w:r>
    </w:p>
    <w:p w14:paraId="69B8F1BC" w14:textId="79FFF39E" w:rsidR="00D31040" w:rsidRDefault="00D31040" w:rsidP="00D31040">
      <w:pPr>
        <w:pStyle w:val="ListParagraph"/>
        <w:numPr>
          <w:ilvl w:val="1"/>
          <w:numId w:val="1"/>
        </w:num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uture Developments</w:t>
      </w:r>
    </w:p>
    <w:p w14:paraId="7144D2CE" w14:textId="77777777" w:rsidR="00D31040" w:rsidRDefault="00D31040" w:rsidP="00D31040">
      <w:pPr>
        <w:pStyle w:val="ListParagraph"/>
        <w:rPr>
          <w:rFonts w:ascii="Times New Roman" w:hAnsi="Times New Roman" w:cs="Times New Roman"/>
          <w:b/>
          <w:bCs/>
          <w:sz w:val="24"/>
          <w:szCs w:val="24"/>
          <w:lang w:val="en-US"/>
        </w:rPr>
      </w:pPr>
    </w:p>
    <w:p w14:paraId="21784FC0" w14:textId="77777777" w:rsidR="00D65DAF" w:rsidRDefault="00D41763" w:rsidP="00D65DAF">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41763">
        <w:rPr>
          <w:rFonts w:ascii="Times New Roman" w:hAnsi="Times New Roman" w:cs="Times New Roman"/>
          <w:sz w:val="24"/>
          <w:szCs w:val="24"/>
          <w:lang w:val="en-US"/>
        </w:rPr>
        <w:t xml:space="preserve">Future developments include enhancing delay calculations to incorporate both trip-level and route-level data. This will necessitate a more complex system and dashboard design. The dashboard should be capable of calculating delays for individual </w:t>
      </w:r>
      <w:r w:rsidRPr="00D41763">
        <w:rPr>
          <w:rFonts w:ascii="Times New Roman" w:hAnsi="Times New Roman" w:cs="Times New Roman"/>
          <w:sz w:val="24"/>
          <w:szCs w:val="24"/>
          <w:lang w:val="en-US"/>
        </w:rPr>
        <w:lastRenderedPageBreak/>
        <w:t xml:space="preserve">trips, allowing passengers to analyze delays for specific trips they are interested in. While theoretically achievable, </w:t>
      </w:r>
      <w:r w:rsidRPr="00D41763">
        <w:rPr>
          <w:rFonts w:ascii="Times New Roman" w:hAnsi="Times New Roman" w:cs="Times New Roman"/>
          <w:sz w:val="24"/>
          <w:szCs w:val="24"/>
          <w:lang w:val="en-US"/>
        </w:rPr>
        <w:t>it practically</w:t>
      </w:r>
      <w:r w:rsidRPr="00D41763">
        <w:rPr>
          <w:rFonts w:ascii="Times New Roman" w:hAnsi="Times New Roman" w:cs="Times New Roman"/>
          <w:sz w:val="24"/>
          <w:szCs w:val="24"/>
          <w:lang w:val="en-US"/>
        </w:rPr>
        <w:t xml:space="preserve"> requires a more intricate design and substantial bandwidth to handle the increased data processing and storage needs.</w:t>
      </w:r>
      <w:r w:rsidR="00D65DAF">
        <w:rPr>
          <w:rFonts w:ascii="Times New Roman" w:hAnsi="Times New Roman" w:cs="Times New Roman"/>
          <w:sz w:val="24"/>
          <w:szCs w:val="24"/>
          <w:lang w:val="en-US"/>
        </w:rPr>
        <w:t xml:space="preserve"> </w:t>
      </w:r>
    </w:p>
    <w:p w14:paraId="24D14D70" w14:textId="1116599B" w:rsidR="00D65DAF" w:rsidRDefault="00D65DAF" w:rsidP="00D65DAF">
      <w:pPr>
        <w:pStyle w:val="ListParagraph"/>
        <w:spacing w:line="480" w:lineRule="auto"/>
        <w:ind w:firstLine="720"/>
        <w:jc w:val="both"/>
        <w:rPr>
          <w:rFonts w:ascii="Times New Roman" w:hAnsi="Times New Roman" w:cs="Times New Roman"/>
          <w:sz w:val="24"/>
          <w:szCs w:val="24"/>
          <w:lang w:val="en-US"/>
        </w:rPr>
      </w:pPr>
      <w:r w:rsidRPr="00D65DAF">
        <w:rPr>
          <w:rFonts w:ascii="Times New Roman" w:hAnsi="Times New Roman" w:cs="Times New Roman"/>
          <w:sz w:val="24"/>
          <w:szCs w:val="24"/>
          <w:lang w:val="en-US"/>
        </w:rPr>
        <w:t>In addition to developing trip-level delay calculations, another potential future enhancement is integrating the dashboard with Mapbox. This integration would enable real-time tracking of bus services, providing passengers with a visual representation of each bus's location and delay on a map. Utilizing the GTFS-R data, which includes real-time vehicle positions, this feature would significantly enhance the dashboard's utility and user experience by offering precise and up-to-date information about bus locations and delays.</w:t>
      </w:r>
    </w:p>
    <w:p w14:paraId="5B4D7145" w14:textId="2BE2FF0F" w:rsidR="00D41763" w:rsidRDefault="00D65DAF" w:rsidP="00D65DAF">
      <w:pPr>
        <w:pStyle w:val="ListParagraph"/>
        <w:spacing w:line="480" w:lineRule="auto"/>
        <w:ind w:firstLine="720"/>
        <w:jc w:val="both"/>
        <w:rPr>
          <w:rFonts w:ascii="Times New Roman" w:hAnsi="Times New Roman" w:cs="Times New Roman"/>
          <w:sz w:val="24"/>
          <w:szCs w:val="24"/>
          <w:lang w:val="en-US"/>
        </w:rPr>
      </w:pPr>
      <w:r w:rsidRPr="00D65DAF">
        <w:rPr>
          <w:rFonts w:ascii="Times New Roman" w:hAnsi="Times New Roman" w:cs="Times New Roman"/>
          <w:sz w:val="24"/>
          <w:szCs w:val="24"/>
          <w:lang w:val="en-US"/>
        </w:rPr>
        <w:t>Once trip-level delay values are available, real-time predictions of bus delays can be implemented. Currently, Transport for Ireland (TFI) offers live trip updates, but adding a delay prediction service would enhance this offering. By leveraging actual calculated delay values, the predictions would be highly accurate and beneficial for passengers. This can be achieved using machine learning algorithms, which can analyze historical delay patterns and current data to forecast future delays effectively.</w:t>
      </w:r>
    </w:p>
    <w:p w14:paraId="1FC71E37" w14:textId="05C62151" w:rsidR="005A0E86" w:rsidRPr="005A0E86" w:rsidRDefault="005A0E86" w:rsidP="00D65DAF">
      <w:pPr>
        <w:pStyle w:val="ListParagraph"/>
        <w:spacing w:line="480" w:lineRule="auto"/>
        <w:ind w:firstLine="720"/>
        <w:jc w:val="both"/>
        <w:rPr>
          <w:rFonts w:ascii="Times New Roman" w:hAnsi="Times New Roman" w:cs="Times New Roman"/>
          <w:sz w:val="24"/>
          <w:szCs w:val="24"/>
          <w:lang w:val="en-US"/>
        </w:rPr>
      </w:pPr>
      <w:r w:rsidRPr="005A0E86">
        <w:rPr>
          <w:rFonts w:ascii="Times New Roman" w:hAnsi="Times New Roman" w:cs="Times New Roman"/>
          <w:sz w:val="24"/>
          <w:szCs w:val="24"/>
          <w:lang w:val="en-US"/>
        </w:rPr>
        <w:t>Apart from these future developments, additional plots and user operations can be implemented on the dashboard. For instance, plots showing real-time delay comparisons of various routes can be created using the existing data. Moreover, more weather-related plots can be generated to illustrate the weather conditions in Dublin. Additionally, the dashboard can be made more user-centric by allowing users to create profiles and customize the dashboard according to their preferences. This enhancement would improve user experience and ensure more efficient data delivery.</w:t>
      </w:r>
    </w:p>
    <w:p w14:paraId="49523194" w14:textId="77777777" w:rsidR="00D31040" w:rsidRPr="00D31040" w:rsidRDefault="00D31040" w:rsidP="00D31040">
      <w:pPr>
        <w:spacing w:line="240" w:lineRule="auto"/>
        <w:ind w:left="360"/>
        <w:rPr>
          <w:rFonts w:ascii="Times New Roman" w:hAnsi="Times New Roman" w:cs="Times New Roman"/>
          <w:b/>
          <w:bCs/>
          <w:sz w:val="24"/>
          <w:szCs w:val="24"/>
          <w:lang w:val="en-US"/>
        </w:rPr>
      </w:pP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761A922" w14:textId="77777777" w:rsidR="00711122" w:rsidRDefault="00D95936"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pendix – </w:t>
      </w:r>
    </w:p>
    <w:p w14:paraId="2F7AA489" w14:textId="6058E3A0" w:rsidR="00D95936" w:rsidRDefault="00711122"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t link, </w:t>
      </w:r>
      <w:r w:rsidR="00D95936">
        <w:rPr>
          <w:rFonts w:ascii="Times New Roman" w:hAnsi="Times New Roman" w:cs="Times New Roman"/>
          <w:sz w:val="24"/>
          <w:szCs w:val="24"/>
          <w:lang w:val="en-US"/>
        </w:rPr>
        <w:t>Table queries, NTA links, Open-</w:t>
      </w:r>
      <w:proofErr w:type="spellStart"/>
      <w:r w:rsidR="00D95936">
        <w:rPr>
          <w:rFonts w:ascii="Times New Roman" w:hAnsi="Times New Roman" w:cs="Times New Roman"/>
          <w:sz w:val="24"/>
          <w:szCs w:val="24"/>
          <w:lang w:val="en-US"/>
        </w:rPr>
        <w:t>meteo</w:t>
      </w:r>
      <w:proofErr w:type="spellEnd"/>
      <w:r w:rsidR="00D95936">
        <w:rPr>
          <w:rFonts w:ascii="Times New Roman" w:hAnsi="Times New Roman" w:cs="Times New Roman"/>
          <w:sz w:val="24"/>
          <w:szCs w:val="24"/>
          <w:lang w:val="en-US"/>
        </w:rPr>
        <w:t xml:space="preserve"> links</w:t>
      </w:r>
      <w:r w:rsidR="00307755">
        <w:rPr>
          <w:rFonts w:ascii="Times New Roman" w:hAnsi="Times New Roman" w:cs="Times New Roman"/>
          <w:sz w:val="24"/>
          <w:szCs w:val="24"/>
          <w:lang w:val="en-US"/>
        </w:rPr>
        <w:t>, deployment link</w:t>
      </w:r>
      <w:r w:rsidR="00BB44A5">
        <w:rPr>
          <w:rFonts w:ascii="Times New Roman" w:hAnsi="Times New Roman" w:cs="Times New Roman"/>
          <w:sz w:val="24"/>
          <w:szCs w:val="24"/>
          <w:lang w:val="en-US"/>
        </w:rPr>
        <w:t>, Trello link</w:t>
      </w:r>
    </w:p>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1C9C26" w14:textId="77777777" w:rsidR="00292328" w:rsidRDefault="00292328" w:rsidP="00E85205">
      <w:pPr>
        <w:spacing w:after="0" w:line="240" w:lineRule="auto"/>
      </w:pPr>
      <w:r>
        <w:separator/>
      </w:r>
    </w:p>
  </w:endnote>
  <w:endnote w:type="continuationSeparator" w:id="0">
    <w:p w14:paraId="31379A54" w14:textId="77777777" w:rsidR="00292328" w:rsidRDefault="00292328"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BF0669" w14:textId="77777777" w:rsidR="00292328" w:rsidRDefault="00292328" w:rsidP="00E85205">
      <w:pPr>
        <w:spacing w:after="0" w:line="240" w:lineRule="auto"/>
      </w:pPr>
      <w:r>
        <w:separator/>
      </w:r>
    </w:p>
  </w:footnote>
  <w:footnote w:type="continuationSeparator" w:id="0">
    <w:p w14:paraId="0777E58E" w14:textId="77777777" w:rsidR="00292328" w:rsidRDefault="00292328"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9DF2CAE"/>
    <w:multiLevelType w:val="hybridMultilevel"/>
    <w:tmpl w:val="B2A28760"/>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371688"/>
    <w:multiLevelType w:val="hybridMultilevel"/>
    <w:tmpl w:val="102CC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C0F598B"/>
    <w:multiLevelType w:val="hybridMultilevel"/>
    <w:tmpl w:val="C32869AC"/>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CC63DC5"/>
    <w:multiLevelType w:val="hybridMultilevel"/>
    <w:tmpl w:val="023AA8F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10"/>
  </w:num>
  <w:num w:numId="2" w16cid:durableId="185756670">
    <w:abstractNumId w:val="3"/>
  </w:num>
  <w:num w:numId="3" w16cid:durableId="1944419262">
    <w:abstractNumId w:val="7"/>
  </w:num>
  <w:num w:numId="4" w16cid:durableId="1248734703">
    <w:abstractNumId w:val="11"/>
  </w:num>
  <w:num w:numId="5" w16cid:durableId="672607565">
    <w:abstractNumId w:val="0"/>
  </w:num>
  <w:num w:numId="6" w16cid:durableId="1473717103">
    <w:abstractNumId w:val="2"/>
  </w:num>
  <w:num w:numId="7" w16cid:durableId="1737826104">
    <w:abstractNumId w:val="9"/>
  </w:num>
  <w:num w:numId="8" w16cid:durableId="1010839913">
    <w:abstractNumId w:val="6"/>
  </w:num>
  <w:num w:numId="9" w16cid:durableId="2091659988">
    <w:abstractNumId w:val="4"/>
  </w:num>
  <w:num w:numId="10" w16cid:durableId="31616992">
    <w:abstractNumId w:val="5"/>
  </w:num>
  <w:num w:numId="11" w16cid:durableId="179663299">
    <w:abstractNumId w:val="1"/>
  </w:num>
  <w:num w:numId="12" w16cid:durableId="199124625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23BD9"/>
    <w:rsid w:val="0003459F"/>
    <w:rsid w:val="00072674"/>
    <w:rsid w:val="00075ADC"/>
    <w:rsid w:val="00135F56"/>
    <w:rsid w:val="00152250"/>
    <w:rsid w:val="00163A9D"/>
    <w:rsid w:val="001702BD"/>
    <w:rsid w:val="00184A55"/>
    <w:rsid w:val="001A5AFB"/>
    <w:rsid w:val="001B2718"/>
    <w:rsid w:val="00213594"/>
    <w:rsid w:val="00235026"/>
    <w:rsid w:val="0024605A"/>
    <w:rsid w:val="00257C9F"/>
    <w:rsid w:val="0026445D"/>
    <w:rsid w:val="00273614"/>
    <w:rsid w:val="00292328"/>
    <w:rsid w:val="00297846"/>
    <w:rsid w:val="002B03F3"/>
    <w:rsid w:val="002B4BF2"/>
    <w:rsid w:val="002F05C2"/>
    <w:rsid w:val="00300D68"/>
    <w:rsid w:val="00307755"/>
    <w:rsid w:val="00317FD9"/>
    <w:rsid w:val="00321C8C"/>
    <w:rsid w:val="003258B8"/>
    <w:rsid w:val="00371183"/>
    <w:rsid w:val="0038411B"/>
    <w:rsid w:val="00387F24"/>
    <w:rsid w:val="003A4F3B"/>
    <w:rsid w:val="003B2C34"/>
    <w:rsid w:val="003B6E74"/>
    <w:rsid w:val="003C1329"/>
    <w:rsid w:val="003C439D"/>
    <w:rsid w:val="003C61CC"/>
    <w:rsid w:val="003C6B78"/>
    <w:rsid w:val="004443B3"/>
    <w:rsid w:val="00496F07"/>
    <w:rsid w:val="004C1EF6"/>
    <w:rsid w:val="004D7DBF"/>
    <w:rsid w:val="004E0887"/>
    <w:rsid w:val="004E5347"/>
    <w:rsid w:val="00504441"/>
    <w:rsid w:val="00512CF6"/>
    <w:rsid w:val="005208D9"/>
    <w:rsid w:val="00523A89"/>
    <w:rsid w:val="005512A0"/>
    <w:rsid w:val="005A0E86"/>
    <w:rsid w:val="005A598F"/>
    <w:rsid w:val="005B5FC8"/>
    <w:rsid w:val="005B7222"/>
    <w:rsid w:val="00603F71"/>
    <w:rsid w:val="006120CC"/>
    <w:rsid w:val="006248E2"/>
    <w:rsid w:val="00676AA4"/>
    <w:rsid w:val="006B4154"/>
    <w:rsid w:val="006B72B9"/>
    <w:rsid w:val="006B7CB5"/>
    <w:rsid w:val="00700BB9"/>
    <w:rsid w:val="00711122"/>
    <w:rsid w:val="00724D18"/>
    <w:rsid w:val="00725E9E"/>
    <w:rsid w:val="007303E2"/>
    <w:rsid w:val="00754D74"/>
    <w:rsid w:val="00754FFA"/>
    <w:rsid w:val="00755CCE"/>
    <w:rsid w:val="007650D5"/>
    <w:rsid w:val="007831E9"/>
    <w:rsid w:val="007B74A8"/>
    <w:rsid w:val="007C2C2C"/>
    <w:rsid w:val="007D0079"/>
    <w:rsid w:val="007D4B4D"/>
    <w:rsid w:val="007E1132"/>
    <w:rsid w:val="00801EA2"/>
    <w:rsid w:val="00811656"/>
    <w:rsid w:val="0081709A"/>
    <w:rsid w:val="00832433"/>
    <w:rsid w:val="00846B5C"/>
    <w:rsid w:val="00850485"/>
    <w:rsid w:val="008608B9"/>
    <w:rsid w:val="008608D2"/>
    <w:rsid w:val="00895E37"/>
    <w:rsid w:val="008B6107"/>
    <w:rsid w:val="008E55B9"/>
    <w:rsid w:val="008F221D"/>
    <w:rsid w:val="008F4E2F"/>
    <w:rsid w:val="009032D3"/>
    <w:rsid w:val="00911325"/>
    <w:rsid w:val="00927D69"/>
    <w:rsid w:val="009333C5"/>
    <w:rsid w:val="0094598F"/>
    <w:rsid w:val="00961E32"/>
    <w:rsid w:val="00964C02"/>
    <w:rsid w:val="00965FBD"/>
    <w:rsid w:val="00966C8C"/>
    <w:rsid w:val="00977A0C"/>
    <w:rsid w:val="009A5755"/>
    <w:rsid w:val="009E1A83"/>
    <w:rsid w:val="009F5445"/>
    <w:rsid w:val="00A03061"/>
    <w:rsid w:val="00A036FA"/>
    <w:rsid w:val="00A3182A"/>
    <w:rsid w:val="00A474C6"/>
    <w:rsid w:val="00A70907"/>
    <w:rsid w:val="00A75DF5"/>
    <w:rsid w:val="00A77A2E"/>
    <w:rsid w:val="00A80384"/>
    <w:rsid w:val="00A876E7"/>
    <w:rsid w:val="00AA106C"/>
    <w:rsid w:val="00AA48E5"/>
    <w:rsid w:val="00AB3411"/>
    <w:rsid w:val="00AB37A3"/>
    <w:rsid w:val="00AE1FAB"/>
    <w:rsid w:val="00AF775F"/>
    <w:rsid w:val="00B022C7"/>
    <w:rsid w:val="00B31213"/>
    <w:rsid w:val="00B35D92"/>
    <w:rsid w:val="00B476CB"/>
    <w:rsid w:val="00B52949"/>
    <w:rsid w:val="00B552E9"/>
    <w:rsid w:val="00B6560E"/>
    <w:rsid w:val="00BA57D2"/>
    <w:rsid w:val="00BB37B1"/>
    <w:rsid w:val="00BB44A5"/>
    <w:rsid w:val="00BE21FD"/>
    <w:rsid w:val="00BE3B57"/>
    <w:rsid w:val="00C410BE"/>
    <w:rsid w:val="00C6555F"/>
    <w:rsid w:val="00C90AAE"/>
    <w:rsid w:val="00CA5F86"/>
    <w:rsid w:val="00CA6B71"/>
    <w:rsid w:val="00CD7765"/>
    <w:rsid w:val="00CE0B45"/>
    <w:rsid w:val="00CF649E"/>
    <w:rsid w:val="00D25C0D"/>
    <w:rsid w:val="00D31040"/>
    <w:rsid w:val="00D41763"/>
    <w:rsid w:val="00D53C6A"/>
    <w:rsid w:val="00D65DAF"/>
    <w:rsid w:val="00D82FD5"/>
    <w:rsid w:val="00D95936"/>
    <w:rsid w:val="00DC2438"/>
    <w:rsid w:val="00DC514B"/>
    <w:rsid w:val="00DE47E3"/>
    <w:rsid w:val="00E25848"/>
    <w:rsid w:val="00E25E13"/>
    <w:rsid w:val="00E40B8F"/>
    <w:rsid w:val="00E60DC0"/>
    <w:rsid w:val="00E85074"/>
    <w:rsid w:val="00E85205"/>
    <w:rsid w:val="00E917C3"/>
    <w:rsid w:val="00EB19A2"/>
    <w:rsid w:val="00ED38BF"/>
    <w:rsid w:val="00EF113C"/>
    <w:rsid w:val="00F0085F"/>
    <w:rsid w:val="00F057ED"/>
    <w:rsid w:val="00F25CCB"/>
    <w:rsid w:val="00F51FF7"/>
    <w:rsid w:val="00F624E7"/>
    <w:rsid w:val="00F660AA"/>
    <w:rsid w:val="00F858AD"/>
    <w:rsid w:val="00F9165C"/>
    <w:rsid w:val="00FB3597"/>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 w:type="paragraph" w:styleId="TOCHeading">
    <w:name w:val="TOC Heading"/>
    <w:basedOn w:val="Heading1"/>
    <w:next w:val="Normal"/>
    <w:uiPriority w:val="39"/>
    <w:unhideWhenUsed/>
    <w:qFormat/>
    <w:rsid w:val="00A03061"/>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03061"/>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A03061"/>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A03061"/>
    <w:pPr>
      <w:spacing w:after="100"/>
      <w:ind w:left="440"/>
    </w:pPr>
    <w:rPr>
      <w:rFonts w:eastAsiaTheme="minorEastAsia"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683511881">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043439034">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98</TotalTime>
  <Pages>46</Pages>
  <Words>12392</Words>
  <Characters>7063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52</cp:revision>
  <dcterms:created xsi:type="dcterms:W3CDTF">2024-05-01T19:46:00Z</dcterms:created>
  <dcterms:modified xsi:type="dcterms:W3CDTF">2024-05-18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